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AAFD2B" w14:textId="77777777" w:rsidR="00567245" w:rsidRPr="00332563" w:rsidRDefault="00567245" w:rsidP="00567245">
      <w:pPr>
        <w:spacing w:after="200" w:line="276" w:lineRule="auto"/>
        <w:jc w:val="right"/>
        <w:rPr>
          <w:rFonts w:ascii="TH SarabunPSK" w:hAnsi="TH SarabunPSK" w:cs="TH SarabunPSK"/>
          <w:b/>
          <w:bCs/>
          <w:sz w:val="32"/>
          <w:szCs w:val="32"/>
        </w:rPr>
      </w:pPr>
      <w:r w:rsidRPr="00332563">
        <w:rPr>
          <w:rFonts w:ascii="TH SarabunPSK" w:hAnsi="TH SarabunPSK" w:cs="TH SarabunPSK"/>
          <w:b/>
          <w:bCs/>
          <w:sz w:val="32"/>
          <w:szCs w:val="32"/>
          <w:highlight w:val="lightGray"/>
          <w:cs/>
        </w:rPr>
        <w:t>บทความวิ</w:t>
      </w:r>
      <w:r w:rsidR="00E277F9" w:rsidRPr="00332563">
        <w:rPr>
          <w:rFonts w:ascii="TH SarabunPSK" w:hAnsi="TH SarabunPSK" w:cs="TH SarabunPSK"/>
          <w:b/>
          <w:bCs/>
          <w:sz w:val="32"/>
          <w:szCs w:val="32"/>
          <w:highlight w:val="lightGray"/>
          <w:cs/>
        </w:rPr>
        <w:t>ชาการ</w:t>
      </w:r>
      <w:r w:rsidRPr="00332563">
        <w:rPr>
          <w:rFonts w:ascii="TH SarabunPSK" w:hAnsi="TH SarabunPSK" w:cs="TH SarabunPSK"/>
          <w:b/>
          <w:bCs/>
          <w:sz w:val="32"/>
          <w:szCs w:val="32"/>
          <w:highlight w:val="lightGray"/>
          <w:cs/>
        </w:rPr>
        <w:t xml:space="preserve"> (</w:t>
      </w:r>
      <w:r w:rsidR="00E277F9" w:rsidRPr="00332563">
        <w:rPr>
          <w:rFonts w:ascii="TH SarabunPSK" w:hAnsi="TH SarabunPSK" w:cs="TH SarabunPSK"/>
          <w:b/>
          <w:bCs/>
          <w:sz w:val="32"/>
          <w:szCs w:val="32"/>
          <w:highlight w:val="lightGray"/>
        </w:rPr>
        <w:t>Academic article</w:t>
      </w:r>
      <w:r w:rsidRPr="00332563">
        <w:rPr>
          <w:rFonts w:ascii="TH SarabunPSK" w:hAnsi="TH SarabunPSK" w:cs="TH SarabunPSK"/>
          <w:b/>
          <w:bCs/>
          <w:sz w:val="32"/>
          <w:szCs w:val="32"/>
          <w:highlight w:val="lightGray"/>
        </w:rPr>
        <w:t>)</w:t>
      </w:r>
    </w:p>
    <w:p w14:paraId="75BF4B89" w14:textId="77777777" w:rsidR="00A61296" w:rsidRPr="00332563" w:rsidRDefault="00630B92" w:rsidP="00C8219D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332563">
        <w:rPr>
          <w:rFonts w:ascii="TH SarabunPSK" w:hAnsi="TH SarabunPSK" w:cs="TH SarabunPSK"/>
          <w:b/>
          <w:bCs/>
          <w:sz w:val="36"/>
          <w:szCs w:val="36"/>
          <w:cs/>
        </w:rPr>
        <w:t xml:space="preserve">ชื่อเรื่อง (ภาษาไทย) ขนาดตัวอักษร 18 </w:t>
      </w:r>
      <w:r w:rsidRPr="00332563">
        <w:rPr>
          <w:rFonts w:ascii="TH SarabunPSK" w:hAnsi="TH SarabunPSK" w:cs="TH SarabunPSK"/>
          <w:b/>
          <w:bCs/>
          <w:sz w:val="36"/>
          <w:szCs w:val="36"/>
        </w:rPr>
        <w:t>pt.</w:t>
      </w:r>
    </w:p>
    <w:p w14:paraId="46C1BCC8" w14:textId="77777777" w:rsidR="00C8219D" w:rsidRPr="00332563" w:rsidRDefault="00630B92" w:rsidP="00C8219D">
      <w:pPr>
        <w:jc w:val="center"/>
        <w:rPr>
          <w:rFonts w:ascii="TH SarabunPSK" w:hAnsi="TH SarabunPSK" w:cs="TH SarabunPSK"/>
          <w:sz w:val="16"/>
          <w:szCs w:val="16"/>
        </w:rPr>
      </w:pPr>
      <w:r w:rsidRPr="00332563">
        <w:rPr>
          <w:rFonts w:ascii="TH SarabunPSK" w:hAnsi="TH SarabunPSK" w:cs="TH SarabunPSK"/>
          <w:b/>
          <w:bCs/>
          <w:sz w:val="36"/>
          <w:szCs w:val="36"/>
          <w:cs/>
        </w:rPr>
        <w:t xml:space="preserve">ชื่อเรื่อง (ภาษาอังกฤษ) ขนาดตัวอักษร </w:t>
      </w:r>
      <w:r w:rsidRPr="00332563">
        <w:rPr>
          <w:rFonts w:ascii="TH SarabunPSK" w:hAnsi="TH SarabunPSK" w:cs="TH SarabunPSK"/>
          <w:b/>
          <w:bCs/>
          <w:sz w:val="36"/>
          <w:szCs w:val="36"/>
        </w:rPr>
        <w:t>18 pt.</w:t>
      </w:r>
    </w:p>
    <w:p w14:paraId="117421CC" w14:textId="77777777" w:rsidR="00630B92" w:rsidRPr="00332563" w:rsidRDefault="00630B92" w:rsidP="00C8219D">
      <w:pPr>
        <w:jc w:val="center"/>
        <w:rPr>
          <w:rFonts w:ascii="TH SarabunPSK" w:hAnsi="TH SarabunPSK" w:cs="TH SarabunPSK"/>
          <w:sz w:val="16"/>
          <w:szCs w:val="16"/>
        </w:rPr>
      </w:pPr>
    </w:p>
    <w:p w14:paraId="2F413A1F" w14:textId="77777777" w:rsidR="000C762C" w:rsidRPr="00332563" w:rsidRDefault="00EA4AB5" w:rsidP="000C762C">
      <w:pPr>
        <w:jc w:val="right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  <w:cs/>
        </w:rPr>
        <w:t>ชื่อ-สกุล ผู้แต่ง</w:t>
      </w:r>
      <w:r w:rsidR="000C762C" w:rsidRPr="00332563">
        <w:rPr>
          <w:rStyle w:val="FootnoteReference"/>
          <w:rFonts w:ascii="TH SarabunPSK" w:hAnsi="TH SarabunPSK" w:cs="TH SarabunPSK"/>
          <w:sz w:val="28"/>
          <w:szCs w:val="28"/>
          <w:cs/>
        </w:rPr>
        <w:footnoteReference w:id="1"/>
      </w:r>
      <w:r w:rsidR="00620706" w:rsidRPr="00332563">
        <w:rPr>
          <w:rFonts w:ascii="TH SarabunPSK" w:hAnsi="TH SarabunPSK" w:cs="TH SarabunPSK"/>
          <w:sz w:val="28"/>
          <w:szCs w:val="28"/>
          <w:vertAlign w:val="superscript"/>
        </w:rPr>
        <w:t>*</w:t>
      </w:r>
      <w:r w:rsidR="00A61296" w:rsidRPr="00332563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0C51ED" w:rsidRPr="00332563">
        <w:rPr>
          <w:rFonts w:ascii="TH SarabunPSK" w:hAnsi="TH SarabunPSK" w:cs="TH SarabunPSK"/>
          <w:sz w:val="28"/>
          <w:szCs w:val="28"/>
          <w:cs/>
        </w:rPr>
        <w:t xml:space="preserve"> </w:t>
      </w:r>
      <w:r>
        <w:rPr>
          <w:rFonts w:ascii="TH SarabunPSK" w:hAnsi="TH SarabunPSK" w:cs="TH SarabunPSK"/>
          <w:sz w:val="28"/>
          <w:szCs w:val="28"/>
          <w:cs/>
        </w:rPr>
        <w:t>ชื่อ-สกุล ผู้</w:t>
      </w:r>
      <w:r>
        <w:rPr>
          <w:rFonts w:ascii="TH SarabunPSK" w:hAnsi="TH SarabunPSK" w:cs="TH SarabunPSK" w:hint="cs"/>
          <w:sz w:val="28"/>
          <w:szCs w:val="28"/>
          <w:cs/>
        </w:rPr>
        <w:t>แต่ง</w:t>
      </w:r>
      <w:r w:rsidR="000C762C" w:rsidRPr="00332563">
        <w:rPr>
          <w:rStyle w:val="FootnoteReference"/>
          <w:rFonts w:ascii="TH SarabunPSK" w:hAnsi="TH SarabunPSK" w:cs="TH SarabunPSK"/>
          <w:sz w:val="28"/>
          <w:szCs w:val="28"/>
          <w:cs/>
        </w:rPr>
        <w:footnoteReference w:id="2"/>
      </w:r>
      <w:r w:rsidR="000C51ED" w:rsidRPr="00332563">
        <w:rPr>
          <w:rFonts w:ascii="TH SarabunPSK" w:hAnsi="TH SarabunPSK" w:cs="TH SarabunPSK"/>
          <w:sz w:val="28"/>
          <w:szCs w:val="28"/>
        </w:rPr>
        <w:t xml:space="preserve">  </w:t>
      </w:r>
      <w:r w:rsidR="00630B92" w:rsidRPr="00332563">
        <w:rPr>
          <w:rFonts w:ascii="TH SarabunPSK" w:hAnsi="TH SarabunPSK" w:cs="TH SarabunPSK"/>
          <w:sz w:val="28"/>
          <w:szCs w:val="28"/>
          <w:cs/>
        </w:rPr>
        <w:t>และชื่อ-สกุล ผู้</w:t>
      </w:r>
      <w:r>
        <w:rPr>
          <w:rFonts w:ascii="TH SarabunPSK" w:hAnsi="TH SarabunPSK" w:cs="TH SarabunPSK" w:hint="cs"/>
          <w:sz w:val="28"/>
          <w:szCs w:val="28"/>
          <w:cs/>
        </w:rPr>
        <w:t>แต่ง</w:t>
      </w:r>
      <w:r w:rsidR="000C51ED" w:rsidRPr="00332563">
        <w:rPr>
          <w:rStyle w:val="FootnoteReference"/>
          <w:rFonts w:ascii="TH SarabunPSK" w:hAnsi="TH SarabunPSK" w:cs="TH SarabunPSK"/>
          <w:sz w:val="28"/>
          <w:szCs w:val="28"/>
        </w:rPr>
        <w:footnoteReference w:id="3"/>
      </w:r>
      <w:r w:rsidR="008609C3" w:rsidRPr="00332563">
        <w:rPr>
          <w:rFonts w:ascii="TH SarabunPSK" w:hAnsi="TH SarabunPSK" w:cs="TH SarabunPSK"/>
          <w:sz w:val="28"/>
          <w:szCs w:val="28"/>
        </w:rPr>
        <w:t xml:space="preserve"> </w:t>
      </w:r>
      <w:r w:rsidR="008609C3" w:rsidRPr="00332563">
        <w:rPr>
          <w:rFonts w:ascii="TH SarabunPSK" w:hAnsi="TH SarabunPSK" w:cs="TH SarabunPSK"/>
          <w:color w:val="FF0000"/>
          <w:sz w:val="28"/>
          <w:szCs w:val="28"/>
          <w:cs/>
        </w:rPr>
        <w:t xml:space="preserve">ขนาดตัวอักษร 14 </w:t>
      </w:r>
      <w:r w:rsidR="008609C3" w:rsidRPr="00332563">
        <w:rPr>
          <w:rFonts w:ascii="TH SarabunPSK" w:hAnsi="TH SarabunPSK" w:cs="TH SarabunPSK"/>
          <w:color w:val="FF0000"/>
          <w:sz w:val="28"/>
          <w:szCs w:val="28"/>
        </w:rPr>
        <w:t>pt.</w:t>
      </w:r>
    </w:p>
    <w:p w14:paraId="6C7D3971" w14:textId="77777777" w:rsidR="00A05BF1" w:rsidRPr="00332563" w:rsidRDefault="00D7105E" w:rsidP="000C762C">
      <w:pPr>
        <w:jc w:val="right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sz w:val="28"/>
          <w:szCs w:val="28"/>
          <w:cs/>
        </w:rPr>
        <w:t>ชื่อ-สกุล ภาษาอังกฤษ</w:t>
      </w:r>
      <w:r w:rsidR="00A6305B" w:rsidRPr="00332563">
        <w:rPr>
          <w:rFonts w:ascii="TH SarabunPSK" w:hAnsi="TH SarabunPSK" w:cs="TH SarabunPSK"/>
          <w:sz w:val="28"/>
          <w:szCs w:val="28"/>
          <w:vertAlign w:val="superscript"/>
          <w:cs/>
        </w:rPr>
        <w:t>1</w:t>
      </w:r>
      <w:r w:rsidR="00F429AA" w:rsidRPr="00332563">
        <w:rPr>
          <w:rFonts w:ascii="TH SarabunPSK" w:hAnsi="TH SarabunPSK" w:cs="TH SarabunPSK"/>
          <w:sz w:val="28"/>
          <w:szCs w:val="28"/>
          <w:vertAlign w:val="superscript"/>
        </w:rPr>
        <w:t>*</w:t>
      </w:r>
      <w:r w:rsidR="000A4B6D" w:rsidRPr="00332563">
        <w:rPr>
          <w:rFonts w:ascii="TH SarabunPSK" w:hAnsi="TH SarabunPSK" w:cs="TH SarabunPSK"/>
          <w:sz w:val="28"/>
          <w:szCs w:val="28"/>
        </w:rPr>
        <w:t>,</w:t>
      </w:r>
      <w:r w:rsidR="0057144C" w:rsidRPr="00332563">
        <w:rPr>
          <w:rFonts w:ascii="TH SarabunPSK" w:hAnsi="TH SarabunPSK" w:cs="TH SarabunPSK"/>
          <w:sz w:val="28"/>
          <w:szCs w:val="28"/>
        </w:rPr>
        <w:t xml:space="preserve"> </w:t>
      </w:r>
      <w:r w:rsidRPr="00332563">
        <w:rPr>
          <w:rFonts w:ascii="TH SarabunPSK" w:hAnsi="TH SarabunPSK" w:cs="TH SarabunPSK"/>
          <w:sz w:val="28"/>
          <w:szCs w:val="28"/>
          <w:cs/>
        </w:rPr>
        <w:t>ชื่อ-สกุล ภาษาอังกฤษ</w:t>
      </w:r>
      <w:r w:rsidR="00A61296" w:rsidRPr="00332563">
        <w:rPr>
          <w:rFonts w:ascii="TH SarabunPSK" w:hAnsi="TH SarabunPSK" w:cs="TH SarabunPSK"/>
          <w:sz w:val="28"/>
          <w:szCs w:val="28"/>
          <w:vertAlign w:val="superscript"/>
        </w:rPr>
        <w:t>2</w:t>
      </w:r>
      <w:r w:rsidR="00570712" w:rsidRPr="00332563">
        <w:rPr>
          <w:rFonts w:ascii="TH SarabunPSK" w:hAnsi="TH SarabunPSK" w:cs="TH SarabunPSK"/>
          <w:sz w:val="28"/>
          <w:szCs w:val="28"/>
        </w:rPr>
        <w:t xml:space="preserve">, </w:t>
      </w:r>
      <w:r w:rsidR="00C8219D" w:rsidRPr="00332563">
        <w:rPr>
          <w:rFonts w:ascii="TH SarabunPSK" w:hAnsi="TH SarabunPSK" w:cs="TH SarabunPSK"/>
          <w:sz w:val="28"/>
          <w:szCs w:val="28"/>
        </w:rPr>
        <w:t xml:space="preserve">and </w:t>
      </w:r>
      <w:r w:rsidRPr="00332563">
        <w:rPr>
          <w:rFonts w:ascii="TH SarabunPSK" w:hAnsi="TH SarabunPSK" w:cs="TH SarabunPSK"/>
          <w:sz w:val="28"/>
          <w:szCs w:val="28"/>
          <w:cs/>
        </w:rPr>
        <w:t>ชื่อ-สกุล ภาษาอังกฤษ</w:t>
      </w:r>
      <w:r w:rsidR="00FC3895" w:rsidRPr="00332563">
        <w:rPr>
          <w:rFonts w:ascii="TH SarabunPSK" w:hAnsi="TH SarabunPSK" w:cs="TH SarabunPSK"/>
          <w:sz w:val="28"/>
          <w:szCs w:val="28"/>
          <w:vertAlign w:val="superscript"/>
        </w:rPr>
        <w:t>3</w:t>
      </w:r>
      <w:r w:rsidR="008609C3" w:rsidRPr="00332563">
        <w:rPr>
          <w:rFonts w:ascii="TH SarabunPSK" w:hAnsi="TH SarabunPSK" w:cs="TH SarabunPSK"/>
          <w:sz w:val="28"/>
          <w:szCs w:val="28"/>
        </w:rPr>
        <w:t xml:space="preserve"> </w:t>
      </w:r>
      <w:r w:rsidR="008609C3" w:rsidRPr="00332563">
        <w:rPr>
          <w:rFonts w:ascii="TH SarabunPSK" w:hAnsi="TH SarabunPSK" w:cs="TH SarabunPSK"/>
          <w:color w:val="FF0000"/>
          <w:sz w:val="28"/>
          <w:szCs w:val="28"/>
          <w:cs/>
        </w:rPr>
        <w:t xml:space="preserve">ขนาดตัวอักษร 14 </w:t>
      </w:r>
      <w:r w:rsidR="008609C3" w:rsidRPr="00332563">
        <w:rPr>
          <w:rFonts w:ascii="TH SarabunPSK" w:hAnsi="TH SarabunPSK" w:cs="TH SarabunPSK"/>
          <w:color w:val="FF0000"/>
          <w:sz w:val="28"/>
          <w:szCs w:val="28"/>
        </w:rPr>
        <w:t>pt.</w:t>
      </w:r>
    </w:p>
    <w:p w14:paraId="1B119771" w14:textId="77777777" w:rsidR="000C762C" w:rsidRPr="00332563" w:rsidRDefault="000C762C" w:rsidP="000C762C">
      <w:pPr>
        <w:jc w:val="thaiDistribute"/>
        <w:rPr>
          <w:rFonts w:ascii="TH SarabunPSK" w:hAnsi="TH SarabunPSK" w:cs="TH SarabunPSK"/>
          <w:sz w:val="16"/>
          <w:szCs w:val="16"/>
        </w:rPr>
      </w:pPr>
    </w:p>
    <w:p w14:paraId="0CEB9967" w14:textId="77777777" w:rsidR="00270DBA" w:rsidRPr="00332563" w:rsidRDefault="00EA4AB5" w:rsidP="00A05BF1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EA4AB5">
        <w:rPr>
          <w:rFonts w:ascii="TH SarabunPSK" w:hAnsi="TH SarabunPSK" w:cs="TH SarabunPSK"/>
          <w:b/>
          <w:bCs/>
          <w:sz w:val="32"/>
          <w:szCs w:val="32"/>
          <w:cs/>
        </w:rPr>
        <w:t>บทคัดย่อ (ขนาด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ตัวอักษร</w:t>
      </w:r>
      <w:r w:rsidRPr="00EA4AB5">
        <w:rPr>
          <w:rFonts w:ascii="TH SarabunPSK" w:hAnsi="TH SarabunPSK" w:cs="TH SarabunPSK"/>
          <w:b/>
          <w:bCs/>
          <w:sz w:val="32"/>
          <w:szCs w:val="32"/>
          <w:cs/>
        </w:rPr>
        <w:t xml:space="preserve"> 16 ตัวหนา)</w:t>
      </w:r>
    </w:p>
    <w:p w14:paraId="4568C59B" w14:textId="77777777" w:rsidR="008609C3" w:rsidRDefault="00D37E6C" w:rsidP="00D37E6C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sz w:val="28"/>
          <w:szCs w:val="28"/>
          <w:cs/>
        </w:rPr>
        <w:t xml:space="preserve">ย่อหน้า 1.27 </w:t>
      </w:r>
      <w:r w:rsidRPr="00332563">
        <w:rPr>
          <w:rFonts w:ascii="TH SarabunPSK" w:hAnsi="TH SarabunPSK" w:cs="TH SarabunPSK"/>
          <w:sz w:val="28"/>
          <w:szCs w:val="28"/>
        </w:rPr>
        <w:t xml:space="preserve">cm. </w:t>
      </w:r>
      <w:r w:rsidRPr="00332563">
        <w:rPr>
          <w:rFonts w:ascii="TH SarabunPSK" w:hAnsi="TH SarabunPSK" w:cs="TH SarabunPSK"/>
          <w:sz w:val="28"/>
          <w:szCs w:val="28"/>
          <w:cs/>
        </w:rPr>
        <w:t xml:space="preserve">ขนาดตัวอักษร 14 </w:t>
      </w:r>
      <w:r w:rsidRPr="00332563">
        <w:rPr>
          <w:rFonts w:ascii="TH SarabunPSK" w:hAnsi="TH SarabunPSK" w:cs="TH SarabunPSK"/>
          <w:sz w:val="28"/>
          <w:szCs w:val="28"/>
        </w:rPr>
        <w:t xml:space="preserve">pt. </w:t>
      </w:r>
      <w:r w:rsidR="00EA4AB5"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</w:t>
      </w:r>
    </w:p>
    <w:p w14:paraId="5F71A632" w14:textId="77777777" w:rsidR="00EA4AB5" w:rsidRPr="00EA4AB5" w:rsidRDefault="00EA4AB5" w:rsidP="00EA4AB5">
      <w:pPr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2601B2AB" w14:textId="77777777" w:rsidR="00953D37" w:rsidRPr="00332563" w:rsidRDefault="00EA4AB5" w:rsidP="008609C3">
      <w:pPr>
        <w:jc w:val="thaiDistribute"/>
        <w:rPr>
          <w:rFonts w:ascii="TH SarabunPSK" w:hAnsi="TH SarabunPSK" w:cs="TH SarabunPSK"/>
          <w:sz w:val="28"/>
          <w:szCs w:val="28"/>
        </w:rPr>
      </w:pPr>
      <w:r w:rsidRPr="00EA4AB5">
        <w:rPr>
          <w:rFonts w:ascii="TH SarabunPSK" w:hAnsi="TH SarabunPSK" w:cs="TH SarabunPSK"/>
          <w:b/>
          <w:bCs/>
          <w:sz w:val="28"/>
          <w:szCs w:val="28"/>
          <w:cs/>
        </w:rPr>
        <w:t xml:space="preserve">คำสำคัญ : </w:t>
      </w:r>
      <w:r w:rsidRPr="00EA4AB5">
        <w:rPr>
          <w:rFonts w:ascii="TH SarabunPSK" w:hAnsi="TH SarabunPSK" w:cs="TH SarabunPSK"/>
          <w:sz w:val="28"/>
          <w:szCs w:val="28"/>
          <w:cs/>
        </w:rPr>
        <w:t>คำสำคัญ 1</w:t>
      </w:r>
      <w:r w:rsidRPr="00EA4AB5">
        <w:rPr>
          <w:rFonts w:ascii="TH SarabunPSK" w:hAnsi="TH SarabunPSK" w:cs="TH SarabunPSK"/>
          <w:sz w:val="28"/>
          <w:szCs w:val="28"/>
        </w:rPr>
        <w:t xml:space="preserve">, </w:t>
      </w:r>
      <w:r w:rsidRPr="00EA4AB5">
        <w:rPr>
          <w:rFonts w:ascii="TH SarabunPSK" w:hAnsi="TH SarabunPSK" w:cs="TH SarabunPSK"/>
          <w:sz w:val="28"/>
          <w:szCs w:val="28"/>
          <w:cs/>
        </w:rPr>
        <w:t>คำสำคัญ 2</w:t>
      </w:r>
      <w:r w:rsidRPr="00EA4AB5">
        <w:rPr>
          <w:rFonts w:ascii="TH SarabunPSK" w:hAnsi="TH SarabunPSK" w:cs="TH SarabunPSK"/>
          <w:sz w:val="28"/>
          <w:szCs w:val="28"/>
        </w:rPr>
        <w:t xml:space="preserve">, </w:t>
      </w:r>
      <w:r w:rsidRPr="00EA4AB5">
        <w:rPr>
          <w:rFonts w:ascii="TH SarabunPSK" w:hAnsi="TH SarabunPSK" w:cs="TH SarabunPSK"/>
          <w:sz w:val="28"/>
          <w:szCs w:val="28"/>
          <w:cs/>
        </w:rPr>
        <w:t>คำสำคัญ 3</w:t>
      </w:r>
      <w:r w:rsidRPr="00EA4AB5">
        <w:rPr>
          <w:rFonts w:ascii="TH SarabunPSK" w:hAnsi="TH SarabunPSK" w:cs="TH SarabunPSK"/>
          <w:sz w:val="28"/>
          <w:szCs w:val="28"/>
        </w:rPr>
        <w:t>,</w:t>
      </w:r>
      <w:r w:rsidRPr="00EA4AB5">
        <w:rPr>
          <w:rFonts w:ascii="TH SarabunPSK" w:hAnsi="TH SarabunPSK" w:cs="TH SarabunPSK"/>
          <w:b/>
          <w:bCs/>
          <w:sz w:val="28"/>
          <w:szCs w:val="28"/>
        </w:rPr>
        <w:t xml:space="preserve"> </w:t>
      </w:r>
      <w:r w:rsidR="00D37E6C" w:rsidRPr="00332563">
        <w:rPr>
          <w:rFonts w:ascii="TH SarabunPSK" w:hAnsi="TH SarabunPSK" w:cs="TH SarabunPSK"/>
          <w:sz w:val="28"/>
          <w:szCs w:val="28"/>
          <w:cs/>
        </w:rPr>
        <w:t>(เว้นวรรคแต่ละคำ 2 เคาะ)</w:t>
      </w:r>
    </w:p>
    <w:p w14:paraId="2A30102E" w14:textId="77777777" w:rsidR="00D37E6C" w:rsidRPr="00332563" w:rsidRDefault="00D37E6C" w:rsidP="00D37E6C">
      <w:pPr>
        <w:ind w:firstLine="720"/>
        <w:jc w:val="thaiDistribute"/>
        <w:rPr>
          <w:rFonts w:ascii="TH SarabunPSK" w:hAnsi="TH SarabunPSK" w:cs="TH SarabunPSK"/>
          <w:sz w:val="16"/>
          <w:szCs w:val="16"/>
          <w:cs/>
        </w:rPr>
      </w:pPr>
    </w:p>
    <w:p w14:paraId="10E9882F" w14:textId="77777777" w:rsidR="00C945F3" w:rsidRPr="00332563" w:rsidRDefault="00C945F3" w:rsidP="00B5773C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32563">
        <w:rPr>
          <w:rFonts w:ascii="TH SarabunPSK" w:hAnsi="TH SarabunPSK" w:cs="TH SarabunPSK"/>
          <w:b/>
          <w:bCs/>
          <w:sz w:val="32"/>
          <w:szCs w:val="32"/>
        </w:rPr>
        <w:t>Abstract</w:t>
      </w:r>
      <w:r w:rsidR="00A85AC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="00A85AC3" w:rsidRPr="00EA4AB5">
        <w:rPr>
          <w:rFonts w:ascii="TH SarabunPSK" w:hAnsi="TH SarabunPSK" w:cs="TH SarabunPSK"/>
          <w:b/>
          <w:bCs/>
          <w:sz w:val="32"/>
          <w:szCs w:val="32"/>
          <w:cs/>
        </w:rPr>
        <w:t>(ขนาด</w:t>
      </w:r>
      <w:r w:rsidR="00A85AC3">
        <w:rPr>
          <w:rFonts w:ascii="TH SarabunPSK" w:hAnsi="TH SarabunPSK" w:cs="TH SarabunPSK" w:hint="cs"/>
          <w:b/>
          <w:bCs/>
          <w:sz w:val="32"/>
          <w:szCs w:val="32"/>
          <w:cs/>
        </w:rPr>
        <w:t>ตัวอักษร</w:t>
      </w:r>
      <w:r w:rsidR="00A85AC3" w:rsidRPr="00EA4AB5">
        <w:rPr>
          <w:rFonts w:ascii="TH SarabunPSK" w:hAnsi="TH SarabunPSK" w:cs="TH SarabunPSK"/>
          <w:b/>
          <w:bCs/>
          <w:sz w:val="32"/>
          <w:szCs w:val="32"/>
          <w:cs/>
        </w:rPr>
        <w:t xml:space="preserve"> 16 ตัวหนา)</w:t>
      </w:r>
    </w:p>
    <w:p w14:paraId="6A1A33E3" w14:textId="77777777" w:rsidR="00A85AC3" w:rsidRDefault="00D37E6C" w:rsidP="00A85AC3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sz w:val="28"/>
          <w:szCs w:val="28"/>
          <w:cs/>
        </w:rPr>
        <w:t xml:space="preserve">ย่อหน้า </w:t>
      </w:r>
      <w:r w:rsidR="00D24D94" w:rsidRPr="00332563">
        <w:rPr>
          <w:rFonts w:ascii="TH SarabunPSK" w:hAnsi="TH SarabunPSK" w:cs="TH SarabunPSK"/>
          <w:sz w:val="28"/>
          <w:szCs w:val="28"/>
          <w:cs/>
        </w:rPr>
        <w:t xml:space="preserve">1.27 </w:t>
      </w:r>
      <w:r w:rsidR="00D24D94" w:rsidRPr="00332563">
        <w:rPr>
          <w:rFonts w:ascii="TH SarabunPSK" w:hAnsi="TH SarabunPSK" w:cs="TH SarabunPSK"/>
          <w:sz w:val="28"/>
          <w:szCs w:val="28"/>
        </w:rPr>
        <w:t xml:space="preserve">cm. </w:t>
      </w:r>
      <w:r w:rsidRPr="00332563">
        <w:rPr>
          <w:rFonts w:ascii="TH SarabunPSK" w:hAnsi="TH SarabunPSK" w:cs="TH SarabunPSK"/>
          <w:sz w:val="28"/>
          <w:szCs w:val="28"/>
          <w:cs/>
        </w:rPr>
        <w:t xml:space="preserve">ขนาดตัวอักษร </w:t>
      </w:r>
      <w:r w:rsidRPr="00332563">
        <w:rPr>
          <w:rFonts w:ascii="TH SarabunPSK" w:hAnsi="TH SarabunPSK" w:cs="TH SarabunPSK"/>
          <w:sz w:val="28"/>
          <w:szCs w:val="28"/>
        </w:rPr>
        <w:t>14 pt.</w:t>
      </w:r>
      <w:r w:rsidR="00C165B4" w:rsidRPr="00332563">
        <w:rPr>
          <w:rFonts w:ascii="TH SarabunPSK" w:hAnsi="TH SarabunPSK" w:cs="TH SarabunPSK"/>
          <w:sz w:val="28"/>
          <w:szCs w:val="28"/>
        </w:rPr>
        <w:t xml:space="preserve"> </w:t>
      </w:r>
      <w:r w:rsidR="00A85AC3"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</w:t>
      </w:r>
    </w:p>
    <w:p w14:paraId="0A4569E1" w14:textId="77777777" w:rsidR="008609C3" w:rsidRPr="00332563" w:rsidRDefault="00A85AC3" w:rsidP="00A85AC3">
      <w:pPr>
        <w:tabs>
          <w:tab w:val="left" w:pos="993"/>
        </w:tabs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23FB8B1F" w14:textId="77777777" w:rsidR="005A717A" w:rsidRPr="00332563" w:rsidRDefault="005A717A" w:rsidP="008609C3">
      <w:pPr>
        <w:tabs>
          <w:tab w:val="left" w:pos="993"/>
        </w:tabs>
        <w:jc w:val="thaiDistribute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b/>
          <w:bCs/>
          <w:sz w:val="28"/>
          <w:szCs w:val="28"/>
        </w:rPr>
        <w:t>Keywords</w:t>
      </w:r>
      <w:r w:rsidR="00C165B4" w:rsidRPr="00332563">
        <w:rPr>
          <w:rFonts w:ascii="TH SarabunPSK" w:hAnsi="TH SarabunPSK" w:cs="TH SarabunPSK"/>
          <w:sz w:val="28"/>
          <w:szCs w:val="28"/>
        </w:rPr>
        <w:t xml:space="preserve">: </w:t>
      </w:r>
      <w:r w:rsidR="00D37E6C" w:rsidRPr="00332563">
        <w:rPr>
          <w:rFonts w:ascii="TH SarabunPSK" w:hAnsi="TH SarabunPSK" w:cs="TH SarabunPSK"/>
          <w:sz w:val="28"/>
          <w:szCs w:val="28"/>
        </w:rPr>
        <w:t>word 1, word 2, word 3</w:t>
      </w:r>
    </w:p>
    <w:p w14:paraId="0414E873" w14:textId="77777777" w:rsidR="00D37E6C" w:rsidRPr="00332563" w:rsidRDefault="00D37E6C" w:rsidP="005A717A">
      <w:pPr>
        <w:tabs>
          <w:tab w:val="left" w:pos="993"/>
        </w:tabs>
        <w:ind w:left="992" w:hanging="992"/>
        <w:jc w:val="thaiDistribute"/>
        <w:rPr>
          <w:rFonts w:ascii="TH SarabunPSK" w:hAnsi="TH SarabunPSK" w:cs="TH SarabunPSK"/>
          <w:sz w:val="16"/>
          <w:szCs w:val="16"/>
        </w:rPr>
      </w:pPr>
    </w:p>
    <w:p w14:paraId="3126427E" w14:textId="77777777" w:rsidR="00A6305B" w:rsidRPr="00332563" w:rsidRDefault="00A6305B" w:rsidP="00B5773C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32563">
        <w:rPr>
          <w:rFonts w:ascii="TH SarabunPSK" w:hAnsi="TH SarabunPSK" w:cs="TH SarabunPSK"/>
          <w:b/>
          <w:bCs/>
          <w:sz w:val="32"/>
          <w:szCs w:val="32"/>
          <w:cs/>
        </w:rPr>
        <w:t>บทนำ</w:t>
      </w:r>
      <w:r w:rsidR="00A85AC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="00A85AC3" w:rsidRPr="00EA4AB5">
        <w:rPr>
          <w:rFonts w:ascii="TH SarabunPSK" w:hAnsi="TH SarabunPSK" w:cs="TH SarabunPSK"/>
          <w:b/>
          <w:bCs/>
          <w:sz w:val="32"/>
          <w:szCs w:val="32"/>
          <w:cs/>
        </w:rPr>
        <w:t>(ขนาด</w:t>
      </w:r>
      <w:r w:rsidR="00A85AC3">
        <w:rPr>
          <w:rFonts w:ascii="TH SarabunPSK" w:hAnsi="TH SarabunPSK" w:cs="TH SarabunPSK" w:hint="cs"/>
          <w:b/>
          <w:bCs/>
          <w:sz w:val="32"/>
          <w:szCs w:val="32"/>
          <w:cs/>
        </w:rPr>
        <w:t>ตัวอักษร</w:t>
      </w:r>
      <w:r w:rsidR="00A85AC3" w:rsidRPr="00EA4AB5">
        <w:rPr>
          <w:rFonts w:ascii="TH SarabunPSK" w:hAnsi="TH SarabunPSK" w:cs="TH SarabunPSK"/>
          <w:b/>
          <w:bCs/>
          <w:sz w:val="32"/>
          <w:szCs w:val="32"/>
          <w:cs/>
        </w:rPr>
        <w:t xml:space="preserve"> 16 ตัวหนา)</w:t>
      </w:r>
    </w:p>
    <w:p w14:paraId="23D1B6E3" w14:textId="77777777" w:rsidR="00A85AC3" w:rsidRDefault="00A85AC3" w:rsidP="00A85AC3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sz w:val="28"/>
          <w:szCs w:val="28"/>
          <w:cs/>
        </w:rPr>
        <w:t xml:space="preserve">ย่อหน้า 1.27 </w:t>
      </w:r>
      <w:r w:rsidRPr="00332563">
        <w:rPr>
          <w:rFonts w:ascii="TH SarabunPSK" w:hAnsi="TH SarabunPSK" w:cs="TH SarabunPSK"/>
          <w:sz w:val="28"/>
          <w:szCs w:val="28"/>
        </w:rPr>
        <w:t xml:space="preserve">cm. </w:t>
      </w:r>
      <w:r w:rsidRPr="00332563">
        <w:rPr>
          <w:rFonts w:ascii="TH SarabunPSK" w:hAnsi="TH SarabunPSK" w:cs="TH SarabunPSK"/>
          <w:sz w:val="28"/>
          <w:szCs w:val="28"/>
          <w:cs/>
        </w:rPr>
        <w:t xml:space="preserve">ขนาดตัวอักษร </w:t>
      </w:r>
      <w:r w:rsidRPr="00332563">
        <w:rPr>
          <w:rFonts w:ascii="TH SarabunPSK" w:hAnsi="TH SarabunPSK" w:cs="TH SarabunPSK"/>
          <w:sz w:val="28"/>
          <w:szCs w:val="28"/>
        </w:rPr>
        <w:t xml:space="preserve">14 pt. </w:t>
      </w: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</w:t>
      </w:r>
    </w:p>
    <w:p w14:paraId="3F61F782" w14:textId="77777777" w:rsidR="00C165B4" w:rsidRPr="00332563" w:rsidRDefault="00A85AC3" w:rsidP="00A85AC3">
      <w:pPr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2C611649" w14:textId="77777777" w:rsidR="0034790F" w:rsidRPr="00332563" w:rsidRDefault="0034790F" w:rsidP="00C165B4">
      <w:pPr>
        <w:ind w:firstLine="720"/>
        <w:jc w:val="thaiDistribute"/>
        <w:rPr>
          <w:rFonts w:ascii="TH SarabunPSK" w:hAnsi="TH SarabunPSK" w:cs="TH SarabunPSK"/>
          <w:sz w:val="16"/>
          <w:szCs w:val="16"/>
        </w:rPr>
      </w:pPr>
    </w:p>
    <w:p w14:paraId="23A0C31E" w14:textId="77777777" w:rsidR="00A85AC3" w:rsidRDefault="00A85AC3" w:rsidP="00A85AC3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A85AC3">
        <w:rPr>
          <w:rFonts w:ascii="TH SarabunPSK" w:hAnsi="TH SarabunPSK" w:cs="TH SarabunPSK"/>
          <w:b/>
          <w:bCs/>
          <w:sz w:val="32"/>
          <w:szCs w:val="32"/>
          <w:cs/>
        </w:rPr>
        <w:t>เนื้อหา (</w:t>
      </w:r>
      <w:r w:rsidRPr="00A85AC3">
        <w:rPr>
          <w:rFonts w:ascii="TH SarabunPSK" w:hAnsi="TH SarabunPSK" w:cs="TH SarabunPSK"/>
          <w:b/>
          <w:bCs/>
          <w:sz w:val="32"/>
          <w:szCs w:val="32"/>
        </w:rPr>
        <w:t>Substance)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696A0C25" w14:textId="77777777" w:rsidR="00A85AC3" w:rsidRDefault="00A85AC3" w:rsidP="00A85AC3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sz w:val="28"/>
          <w:szCs w:val="28"/>
          <w:cs/>
        </w:rPr>
        <w:t xml:space="preserve">ย่อหน้า 1.27 </w:t>
      </w:r>
      <w:r w:rsidRPr="00332563">
        <w:rPr>
          <w:rFonts w:ascii="TH SarabunPSK" w:hAnsi="TH SarabunPSK" w:cs="TH SarabunPSK"/>
          <w:sz w:val="28"/>
          <w:szCs w:val="28"/>
        </w:rPr>
        <w:t xml:space="preserve">cm. </w:t>
      </w:r>
      <w:r w:rsidRPr="00332563">
        <w:rPr>
          <w:rFonts w:ascii="TH SarabunPSK" w:hAnsi="TH SarabunPSK" w:cs="TH SarabunPSK"/>
          <w:sz w:val="28"/>
          <w:szCs w:val="28"/>
          <w:cs/>
        </w:rPr>
        <w:t xml:space="preserve">ขนาดตัวอักษร </w:t>
      </w:r>
      <w:r w:rsidRPr="00332563">
        <w:rPr>
          <w:rFonts w:ascii="TH SarabunPSK" w:hAnsi="TH SarabunPSK" w:cs="TH SarabunPSK"/>
          <w:sz w:val="28"/>
          <w:szCs w:val="28"/>
        </w:rPr>
        <w:t xml:space="preserve">14 pt. </w:t>
      </w: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</w:t>
      </w:r>
    </w:p>
    <w:p w14:paraId="2460D4C4" w14:textId="31B7EAAC" w:rsidR="00A85AC3" w:rsidRDefault="00A85AC3" w:rsidP="00A85AC3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60881611" w14:textId="77777777" w:rsidR="00854A0B" w:rsidRPr="00D64A28" w:rsidRDefault="00854A0B" w:rsidP="00854A0B">
      <w:pPr>
        <w:rPr>
          <w:rFonts w:ascii="TH SarabunPSK" w:hAnsi="TH SarabunPSK" w:cs="TH SarabunPSK"/>
          <w:sz w:val="28"/>
          <w:szCs w:val="28"/>
          <w:cs/>
        </w:rPr>
      </w:pPr>
      <w:r w:rsidRPr="00D64A28">
        <w:rPr>
          <w:rFonts w:ascii="TH SarabunPSK" w:hAnsi="TH SarabunPSK" w:cs="TH SarabunPSK"/>
          <w:sz w:val="28"/>
          <w:szCs w:val="28"/>
          <w:cs/>
        </w:rPr>
        <w:lastRenderedPageBreak/>
        <w:t>การ</w:t>
      </w:r>
      <w:r>
        <w:rPr>
          <w:rFonts w:ascii="TH SarabunPSK" w:hAnsi="TH SarabunPSK" w:cs="TH SarabunPSK" w:hint="cs"/>
          <w:sz w:val="28"/>
          <w:szCs w:val="28"/>
          <w:cs/>
        </w:rPr>
        <w:t>นำ</w:t>
      </w:r>
      <w:r w:rsidRPr="00D64A28">
        <w:rPr>
          <w:rFonts w:ascii="TH SarabunPSK" w:hAnsi="TH SarabunPSK" w:cs="TH SarabunPSK"/>
          <w:sz w:val="28"/>
          <w:szCs w:val="28"/>
          <w:cs/>
        </w:rPr>
        <w:t>เสนอตารางและภาพ</w:t>
      </w:r>
      <w:r w:rsidRPr="00D64A28">
        <w:rPr>
          <w:rFonts w:ascii="TH SarabunPSK" w:hAnsi="TH SarabunPSK" w:cs="TH SarabunPSK"/>
          <w:sz w:val="28"/>
          <w:szCs w:val="28"/>
        </w:rPr>
        <w:t xml:space="preserve"> </w:t>
      </w:r>
      <w:r w:rsidRPr="00D64A28">
        <w:rPr>
          <w:rFonts w:ascii="TH SarabunPSK" w:hAnsi="TH SarabunPSK" w:cs="TH SarabunPSK"/>
          <w:sz w:val="28"/>
          <w:szCs w:val="28"/>
          <w:cs/>
        </w:rPr>
        <w:t>ดังนี้</w:t>
      </w:r>
    </w:p>
    <w:p w14:paraId="5FC3613E" w14:textId="77777777" w:rsidR="00854A0B" w:rsidRPr="0048124E" w:rsidRDefault="00854A0B" w:rsidP="00087050">
      <w:pPr>
        <w:spacing w:after="240"/>
        <w:rPr>
          <w:rFonts w:ascii="TH SarabunPSK" w:hAnsi="TH SarabunPSK" w:cs="TH SarabunPSK"/>
          <w:sz w:val="28"/>
          <w:szCs w:val="28"/>
          <w:cs/>
        </w:rPr>
      </w:pPr>
      <w:r w:rsidRPr="0048124E">
        <w:rPr>
          <w:rFonts w:ascii="TH SarabunPSK" w:hAnsi="TH SarabunPSK" w:cs="TH SarabunPSK"/>
          <w:b/>
          <w:bCs/>
          <w:sz w:val="28"/>
          <w:szCs w:val="28"/>
          <w:cs/>
        </w:rPr>
        <w:t xml:space="preserve">ตารางที่ </w:t>
      </w:r>
      <w:r w:rsidRPr="0048124E">
        <w:rPr>
          <w:rFonts w:ascii="TH SarabunPSK" w:hAnsi="TH SarabunPSK" w:cs="TH SarabunPSK"/>
          <w:b/>
          <w:bCs/>
          <w:sz w:val="28"/>
          <w:szCs w:val="28"/>
        </w:rPr>
        <w:t>1</w:t>
      </w:r>
      <w:r w:rsidRPr="0048124E">
        <w:rPr>
          <w:rFonts w:ascii="TH SarabunPSK" w:hAnsi="TH SarabunPSK" w:cs="TH SarabunPSK"/>
          <w:sz w:val="28"/>
          <w:szCs w:val="28"/>
          <w:lang w:val="id-ID"/>
        </w:rPr>
        <w:t xml:space="preserve"> </w:t>
      </w:r>
      <w:r w:rsidRPr="0048124E">
        <w:rPr>
          <w:rFonts w:ascii="TH SarabunPSK" w:hAnsi="TH SarabunPSK" w:cs="TH SarabunPSK"/>
          <w:sz w:val="28"/>
          <w:szCs w:val="28"/>
        </w:rPr>
        <w:t>XX</w:t>
      </w:r>
      <w:r>
        <w:rPr>
          <w:rFonts w:ascii="TH SarabunPSK" w:hAnsi="TH SarabunPSK" w:cs="TH SarabunPSK" w:hint="cs"/>
          <w:sz w:val="28"/>
          <w:szCs w:val="28"/>
          <w:cs/>
        </w:rPr>
        <w:t>ชื่อตาราง</w:t>
      </w:r>
    </w:p>
    <w:tbl>
      <w:tblPr>
        <w:tblW w:w="5000" w:type="pct"/>
        <w:jc w:val="center"/>
        <w:tblLook w:val="01E0" w:firstRow="1" w:lastRow="1" w:firstColumn="1" w:lastColumn="1" w:noHBand="0" w:noVBand="0"/>
      </w:tblPr>
      <w:tblGrid>
        <w:gridCol w:w="4521"/>
        <w:gridCol w:w="3530"/>
      </w:tblGrid>
      <w:tr w:rsidR="00087050" w:rsidRPr="0048124E" w14:paraId="4DDB9F8F" w14:textId="77777777" w:rsidTr="00087050">
        <w:trPr>
          <w:jc w:val="center"/>
        </w:trPr>
        <w:tc>
          <w:tcPr>
            <w:tcW w:w="2808" w:type="pct"/>
            <w:tcBorders>
              <w:top w:val="single" w:sz="12" w:space="0" w:color="auto"/>
              <w:bottom w:val="single" w:sz="4" w:space="0" w:color="auto"/>
            </w:tcBorders>
            <w:hideMark/>
          </w:tcPr>
          <w:p w14:paraId="65767AE9" w14:textId="166AF8E0" w:rsidR="00087050" w:rsidRPr="00057948" w:rsidRDefault="00087050" w:rsidP="00EC4B92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 w:rsidRPr="0005794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>กิจกรรม</w:t>
            </w:r>
          </w:p>
        </w:tc>
        <w:tc>
          <w:tcPr>
            <w:tcW w:w="2192" w:type="pct"/>
            <w:tcBorders>
              <w:top w:val="single" w:sz="12" w:space="0" w:color="auto"/>
              <w:bottom w:val="single" w:sz="4" w:space="0" w:color="auto"/>
            </w:tcBorders>
          </w:tcPr>
          <w:p w14:paraId="0D56325C" w14:textId="3FA9B7F3" w:rsidR="00087050" w:rsidRPr="00057948" w:rsidRDefault="00087050" w:rsidP="00EC4B92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05794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>รายละเอียด</w:t>
            </w:r>
          </w:p>
        </w:tc>
      </w:tr>
      <w:tr w:rsidR="00087050" w:rsidRPr="0048124E" w14:paraId="441613C2" w14:textId="77777777" w:rsidTr="00087050">
        <w:trPr>
          <w:jc w:val="center"/>
        </w:trPr>
        <w:tc>
          <w:tcPr>
            <w:tcW w:w="2808" w:type="pct"/>
            <w:tcBorders>
              <w:top w:val="single" w:sz="4" w:space="0" w:color="auto"/>
            </w:tcBorders>
            <w:hideMark/>
          </w:tcPr>
          <w:p w14:paraId="7D851773" w14:textId="130595AA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1</w:t>
            </w:r>
          </w:p>
        </w:tc>
        <w:tc>
          <w:tcPr>
            <w:tcW w:w="2192" w:type="pct"/>
            <w:tcBorders>
              <w:top w:val="single" w:sz="4" w:space="0" w:color="auto"/>
            </w:tcBorders>
          </w:tcPr>
          <w:p w14:paraId="75E18332" w14:textId="4BF007A7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xx</w:t>
            </w:r>
          </w:p>
        </w:tc>
      </w:tr>
      <w:tr w:rsidR="00087050" w:rsidRPr="0048124E" w14:paraId="4F8EA841" w14:textId="77777777" w:rsidTr="00087050">
        <w:trPr>
          <w:jc w:val="center"/>
        </w:trPr>
        <w:tc>
          <w:tcPr>
            <w:tcW w:w="2808" w:type="pct"/>
            <w:hideMark/>
          </w:tcPr>
          <w:p w14:paraId="1E00DABC" w14:textId="5CBD1D31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2</w:t>
            </w:r>
          </w:p>
        </w:tc>
        <w:tc>
          <w:tcPr>
            <w:tcW w:w="2192" w:type="pct"/>
          </w:tcPr>
          <w:p w14:paraId="21D42F4C" w14:textId="2621DC1F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xx</w:t>
            </w:r>
          </w:p>
        </w:tc>
      </w:tr>
      <w:tr w:rsidR="00087050" w:rsidRPr="0048124E" w14:paraId="39C76170" w14:textId="77777777" w:rsidTr="00087050">
        <w:trPr>
          <w:jc w:val="center"/>
        </w:trPr>
        <w:tc>
          <w:tcPr>
            <w:tcW w:w="2808" w:type="pct"/>
            <w:tcBorders>
              <w:bottom w:val="single" w:sz="12" w:space="0" w:color="auto"/>
            </w:tcBorders>
            <w:hideMark/>
          </w:tcPr>
          <w:p w14:paraId="2ED9B45C" w14:textId="034CAFC1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3</w:t>
            </w:r>
          </w:p>
        </w:tc>
        <w:tc>
          <w:tcPr>
            <w:tcW w:w="2192" w:type="pct"/>
            <w:tcBorders>
              <w:bottom w:val="single" w:sz="12" w:space="0" w:color="auto"/>
            </w:tcBorders>
          </w:tcPr>
          <w:p w14:paraId="70E8F2BA" w14:textId="1C9B1DE1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xx</w:t>
            </w:r>
          </w:p>
        </w:tc>
      </w:tr>
    </w:tbl>
    <w:p w14:paraId="30F1E05A" w14:textId="77777777" w:rsidR="00854A0B" w:rsidRDefault="00854A0B" w:rsidP="00854A0B">
      <w:pPr>
        <w:rPr>
          <w:b/>
          <w:bCs/>
        </w:rPr>
      </w:pPr>
    </w:p>
    <w:p w14:paraId="4A38AE4B" w14:textId="0A185926" w:rsidR="00854A0B" w:rsidRPr="0048124E" w:rsidRDefault="00854A0B" w:rsidP="00087050">
      <w:pPr>
        <w:spacing w:after="240"/>
        <w:rPr>
          <w:rFonts w:ascii="TH SarabunPSK" w:hAnsi="TH SarabunPSK" w:cs="TH SarabunPSK"/>
          <w:sz w:val="28"/>
          <w:szCs w:val="28"/>
        </w:rPr>
      </w:pPr>
      <w:r w:rsidRPr="00BD1717">
        <w:rPr>
          <w:rFonts w:ascii="TH SarabunPSK" w:hAnsi="TH SarabunPSK" w:cs="TH SarabunPSK"/>
          <w:b/>
          <w:bCs/>
          <w:sz w:val="28"/>
          <w:szCs w:val="28"/>
          <w:cs/>
        </w:rPr>
        <w:t xml:space="preserve">ตารางที่ </w:t>
      </w:r>
      <w:r w:rsidRPr="00BD1717">
        <w:rPr>
          <w:rFonts w:ascii="TH SarabunPSK" w:hAnsi="TH SarabunPSK" w:cs="TH SarabunPSK"/>
          <w:b/>
          <w:bCs/>
          <w:sz w:val="28"/>
          <w:szCs w:val="28"/>
        </w:rPr>
        <w:t>2</w:t>
      </w:r>
      <w:r w:rsidRPr="0048124E">
        <w:rPr>
          <w:rFonts w:ascii="TH SarabunPSK" w:hAnsi="TH SarabunPSK" w:cs="TH SarabunPSK"/>
          <w:sz w:val="28"/>
          <w:szCs w:val="28"/>
          <w:lang w:val="id-ID"/>
        </w:rPr>
        <w:t xml:space="preserve"> </w:t>
      </w:r>
      <w:r w:rsidRPr="0048124E">
        <w:rPr>
          <w:rFonts w:ascii="TH SarabunPSK" w:hAnsi="TH SarabunPSK" w:cs="TH SarabunPSK"/>
          <w:sz w:val="28"/>
          <w:szCs w:val="28"/>
        </w:rPr>
        <w:t>XX</w:t>
      </w:r>
      <w:r>
        <w:rPr>
          <w:rFonts w:ascii="TH SarabunPSK" w:hAnsi="TH SarabunPSK" w:cs="TH SarabunPSK" w:hint="cs"/>
          <w:sz w:val="28"/>
          <w:szCs w:val="28"/>
          <w:cs/>
        </w:rPr>
        <w:t>ชื่อตาราง</w:t>
      </w:r>
    </w:p>
    <w:tbl>
      <w:tblPr>
        <w:tblW w:w="5000" w:type="pct"/>
        <w:jc w:val="center"/>
        <w:tblLook w:val="01E0" w:firstRow="1" w:lastRow="1" w:firstColumn="1" w:lastColumn="1" w:noHBand="0" w:noVBand="0"/>
      </w:tblPr>
      <w:tblGrid>
        <w:gridCol w:w="4521"/>
        <w:gridCol w:w="3530"/>
      </w:tblGrid>
      <w:tr w:rsidR="00087050" w:rsidRPr="0048124E" w14:paraId="5A4ACA01" w14:textId="77777777" w:rsidTr="00EC4B92">
        <w:trPr>
          <w:jc w:val="center"/>
        </w:trPr>
        <w:tc>
          <w:tcPr>
            <w:tcW w:w="2808" w:type="pct"/>
            <w:tcBorders>
              <w:top w:val="single" w:sz="12" w:space="0" w:color="auto"/>
              <w:bottom w:val="single" w:sz="4" w:space="0" w:color="auto"/>
            </w:tcBorders>
            <w:hideMark/>
          </w:tcPr>
          <w:p w14:paraId="77B45035" w14:textId="77777777" w:rsidR="00087050" w:rsidRPr="00057948" w:rsidRDefault="00087050" w:rsidP="00EC4B92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  <w:cs/>
              </w:rPr>
            </w:pPr>
            <w:r w:rsidRPr="0005794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>กิจกรรม</w:t>
            </w:r>
          </w:p>
        </w:tc>
        <w:tc>
          <w:tcPr>
            <w:tcW w:w="2192" w:type="pct"/>
            <w:tcBorders>
              <w:top w:val="single" w:sz="12" w:space="0" w:color="auto"/>
              <w:bottom w:val="single" w:sz="4" w:space="0" w:color="auto"/>
            </w:tcBorders>
          </w:tcPr>
          <w:p w14:paraId="5B76092C" w14:textId="77777777" w:rsidR="00087050" w:rsidRPr="00057948" w:rsidRDefault="00087050" w:rsidP="00EC4B92">
            <w:pPr>
              <w:jc w:val="center"/>
              <w:rPr>
                <w:rFonts w:ascii="TH SarabunPSK" w:hAnsi="TH SarabunPSK" w:cs="TH SarabunPSK"/>
                <w:b/>
                <w:bCs/>
                <w:sz w:val="28"/>
                <w:szCs w:val="28"/>
              </w:rPr>
            </w:pPr>
            <w:r w:rsidRPr="00057948">
              <w:rPr>
                <w:rFonts w:ascii="TH SarabunPSK" w:hAnsi="TH SarabunPSK" w:cs="TH SarabunPSK" w:hint="cs"/>
                <w:b/>
                <w:bCs/>
                <w:sz w:val="28"/>
                <w:szCs w:val="28"/>
                <w:cs/>
              </w:rPr>
              <w:t>รายละเอียด</w:t>
            </w:r>
          </w:p>
        </w:tc>
      </w:tr>
      <w:tr w:rsidR="00087050" w:rsidRPr="0048124E" w14:paraId="58B0D9A1" w14:textId="77777777" w:rsidTr="00EC4B92">
        <w:trPr>
          <w:jc w:val="center"/>
        </w:trPr>
        <w:tc>
          <w:tcPr>
            <w:tcW w:w="2808" w:type="pct"/>
            <w:tcBorders>
              <w:top w:val="single" w:sz="4" w:space="0" w:color="auto"/>
            </w:tcBorders>
            <w:hideMark/>
          </w:tcPr>
          <w:p w14:paraId="02346D39" w14:textId="77777777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1</w:t>
            </w:r>
          </w:p>
        </w:tc>
        <w:tc>
          <w:tcPr>
            <w:tcW w:w="2192" w:type="pct"/>
            <w:tcBorders>
              <w:top w:val="single" w:sz="4" w:space="0" w:color="auto"/>
            </w:tcBorders>
          </w:tcPr>
          <w:p w14:paraId="304EC38E" w14:textId="77777777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xx</w:t>
            </w:r>
          </w:p>
        </w:tc>
      </w:tr>
      <w:tr w:rsidR="00087050" w:rsidRPr="0048124E" w14:paraId="247A76D4" w14:textId="77777777" w:rsidTr="00EC4B92">
        <w:trPr>
          <w:jc w:val="center"/>
        </w:trPr>
        <w:tc>
          <w:tcPr>
            <w:tcW w:w="2808" w:type="pct"/>
            <w:hideMark/>
          </w:tcPr>
          <w:p w14:paraId="1399EB6E" w14:textId="77777777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2</w:t>
            </w:r>
          </w:p>
        </w:tc>
        <w:tc>
          <w:tcPr>
            <w:tcW w:w="2192" w:type="pct"/>
          </w:tcPr>
          <w:p w14:paraId="12E98AB1" w14:textId="77777777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xx</w:t>
            </w:r>
          </w:p>
        </w:tc>
      </w:tr>
      <w:tr w:rsidR="00087050" w:rsidRPr="0048124E" w14:paraId="43E697B0" w14:textId="77777777" w:rsidTr="00EC4B92">
        <w:trPr>
          <w:jc w:val="center"/>
        </w:trPr>
        <w:tc>
          <w:tcPr>
            <w:tcW w:w="2808" w:type="pct"/>
            <w:tcBorders>
              <w:bottom w:val="single" w:sz="12" w:space="0" w:color="auto"/>
            </w:tcBorders>
            <w:hideMark/>
          </w:tcPr>
          <w:p w14:paraId="092D6448" w14:textId="77777777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3</w:t>
            </w:r>
          </w:p>
        </w:tc>
        <w:tc>
          <w:tcPr>
            <w:tcW w:w="2192" w:type="pct"/>
            <w:tcBorders>
              <w:bottom w:val="single" w:sz="12" w:space="0" w:color="auto"/>
            </w:tcBorders>
          </w:tcPr>
          <w:p w14:paraId="2D6CD9A7" w14:textId="77777777" w:rsidR="00087050" w:rsidRPr="0048124E" w:rsidRDefault="00087050" w:rsidP="00EC4B92">
            <w:pPr>
              <w:jc w:val="center"/>
              <w:rPr>
                <w:rFonts w:ascii="TH SarabunPSK" w:hAnsi="TH SarabunPSK" w:cs="TH SarabunPSK"/>
                <w:sz w:val="28"/>
                <w:szCs w:val="28"/>
              </w:rPr>
            </w:pPr>
            <w:r>
              <w:rPr>
                <w:rFonts w:ascii="TH SarabunPSK" w:hAnsi="TH SarabunPSK" w:cs="TH SarabunPSK"/>
                <w:sz w:val="28"/>
                <w:szCs w:val="28"/>
              </w:rPr>
              <w:t>xx</w:t>
            </w:r>
          </w:p>
        </w:tc>
      </w:tr>
    </w:tbl>
    <w:p w14:paraId="66BF8152" w14:textId="77777777" w:rsidR="00854A0B" w:rsidRDefault="00854A0B" w:rsidP="00854A0B">
      <w:pPr>
        <w:rPr>
          <w:b/>
          <w:bCs/>
        </w:rPr>
      </w:pPr>
    </w:p>
    <w:p w14:paraId="5BD11FDF" w14:textId="77777777" w:rsidR="00854A0B" w:rsidRDefault="00854A0B" w:rsidP="00854A0B">
      <w:pPr>
        <w:rPr>
          <w:b/>
          <w:bCs/>
        </w:rPr>
      </w:pPr>
    </w:p>
    <w:p w14:paraId="00C0A7B3" w14:textId="77777777" w:rsidR="00854A0B" w:rsidRDefault="00854A0B" w:rsidP="00854A0B">
      <w:pPr>
        <w:jc w:val="center"/>
        <w:rPr>
          <w:noProof/>
          <w:cs/>
          <w:lang w:val="id-ID"/>
        </w:rPr>
      </w:pPr>
      <w:r>
        <w:rPr>
          <w:noProof/>
        </w:rPr>
        <w:drawing>
          <wp:inline distT="0" distB="0" distL="0" distR="0" wp14:anchorId="785C0C55" wp14:editId="7E521ABA">
            <wp:extent cx="2781300" cy="1394460"/>
            <wp:effectExtent l="0" t="0" r="0" b="0"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33984" t="27026" r="11613" b="24486"/>
                    <a:stretch/>
                  </pic:blipFill>
                  <pic:spPr bwMode="auto">
                    <a:xfrm>
                      <a:off x="0" y="0"/>
                      <a:ext cx="2781300" cy="1394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Ind w:w="20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6"/>
        <w:gridCol w:w="2977"/>
      </w:tblGrid>
      <w:tr w:rsidR="00854A0B" w14:paraId="6E716492" w14:textId="77777777" w:rsidTr="00EC4B92">
        <w:tc>
          <w:tcPr>
            <w:tcW w:w="2126" w:type="dxa"/>
          </w:tcPr>
          <w:p w14:paraId="79EE30E7" w14:textId="77777777" w:rsidR="00854A0B" w:rsidRDefault="00854A0B" w:rsidP="00EC4B92"/>
        </w:tc>
        <w:tc>
          <w:tcPr>
            <w:tcW w:w="2977" w:type="dxa"/>
          </w:tcPr>
          <w:p w14:paraId="41D6F492" w14:textId="77777777" w:rsidR="00854A0B" w:rsidRPr="00F913D6" w:rsidRDefault="00854A0B" w:rsidP="00EC4B92">
            <w:pPr>
              <w:ind w:left="1985" w:firstLine="142"/>
              <w:rPr>
                <w:sz w:val="12"/>
                <w:lang w:val="id-ID"/>
              </w:rPr>
            </w:pPr>
          </w:p>
        </w:tc>
      </w:tr>
    </w:tbl>
    <w:p w14:paraId="0F2C2596" w14:textId="77777777" w:rsidR="00854A0B" w:rsidRPr="00BD1717" w:rsidRDefault="00854A0B" w:rsidP="00854A0B">
      <w:pPr>
        <w:jc w:val="center"/>
        <w:rPr>
          <w:rFonts w:ascii="TH SarabunPSK" w:hAnsi="TH SarabunPSK" w:cs="TH SarabunPSK"/>
          <w:sz w:val="28"/>
          <w:szCs w:val="28"/>
          <w:cs/>
        </w:rPr>
      </w:pPr>
      <w:r w:rsidRPr="00BD1717">
        <w:rPr>
          <w:rFonts w:ascii="TH SarabunPSK" w:hAnsi="TH SarabunPSK" w:cs="TH SarabunPSK"/>
          <w:b/>
          <w:bCs/>
          <w:sz w:val="28"/>
          <w:szCs w:val="28"/>
          <w:cs/>
        </w:rPr>
        <w:t>ภาพที่</w:t>
      </w:r>
      <w:r w:rsidRPr="00BD1717">
        <w:rPr>
          <w:rFonts w:ascii="TH SarabunPSK" w:hAnsi="TH SarabunPSK" w:cs="TH SarabunPSK"/>
          <w:b/>
          <w:bCs/>
          <w:sz w:val="28"/>
          <w:szCs w:val="28"/>
          <w:lang w:val="id-ID"/>
        </w:rPr>
        <w:t xml:space="preserve"> 1</w:t>
      </w:r>
      <w:r w:rsidRPr="00BD1717">
        <w:rPr>
          <w:rFonts w:ascii="TH SarabunPSK" w:hAnsi="TH SarabunPSK" w:cs="TH SarabunPSK"/>
          <w:sz w:val="28"/>
          <w:szCs w:val="28"/>
          <w:lang w:val="id-ID"/>
        </w:rPr>
        <w:t xml:space="preserve"> </w:t>
      </w:r>
      <w:r w:rsidRPr="00BD1717">
        <w:rPr>
          <w:rFonts w:ascii="TH SarabunPSK" w:hAnsi="TH SarabunPSK" w:cs="TH SarabunPSK"/>
          <w:sz w:val="28"/>
          <w:szCs w:val="28"/>
        </w:rPr>
        <w:t>XX</w:t>
      </w:r>
      <w:r>
        <w:rPr>
          <w:rFonts w:ascii="TH SarabunPSK" w:hAnsi="TH SarabunPSK" w:cs="TH SarabunPSK" w:hint="cs"/>
          <w:sz w:val="28"/>
          <w:szCs w:val="28"/>
          <w:cs/>
        </w:rPr>
        <w:t>ชื่อภาพ</w:t>
      </w:r>
    </w:p>
    <w:p w14:paraId="2BAA9860" w14:textId="77777777" w:rsidR="00854A0B" w:rsidRDefault="00854A0B" w:rsidP="00854A0B">
      <w:pPr>
        <w:jc w:val="thaiDistribute"/>
        <w:rPr>
          <w:rFonts w:ascii="TH SarabunPSK" w:hAnsi="TH SarabunPSK" w:cs="TH SarabunPSK"/>
          <w:sz w:val="28"/>
          <w:szCs w:val="28"/>
        </w:rPr>
      </w:pPr>
    </w:p>
    <w:p w14:paraId="4AA46D25" w14:textId="77777777" w:rsidR="00854A0B" w:rsidRDefault="00854A0B" w:rsidP="00854A0B">
      <w:pPr>
        <w:jc w:val="center"/>
        <w:rPr>
          <w:noProof/>
          <w:cs/>
          <w:lang w:val="id-ID"/>
        </w:rPr>
      </w:pPr>
      <w:r>
        <w:rPr>
          <w:noProof/>
        </w:rPr>
        <w:drawing>
          <wp:inline distT="0" distB="0" distL="0" distR="0" wp14:anchorId="2ED84988" wp14:editId="3A89B8E7">
            <wp:extent cx="2689790" cy="1508125"/>
            <wp:effectExtent l="0" t="0" r="0" b="0"/>
            <wp:docPr id="3" name="รูปภาพ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62005" t="29941" r="7142" b="34024"/>
                    <a:stretch/>
                  </pic:blipFill>
                  <pic:spPr bwMode="auto">
                    <a:xfrm>
                      <a:off x="0" y="0"/>
                      <a:ext cx="2703020" cy="15155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Ind w:w="20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6"/>
        <w:gridCol w:w="2977"/>
      </w:tblGrid>
      <w:tr w:rsidR="00854A0B" w14:paraId="404BD6B2" w14:textId="77777777" w:rsidTr="00EC4B92">
        <w:tc>
          <w:tcPr>
            <w:tcW w:w="2126" w:type="dxa"/>
          </w:tcPr>
          <w:p w14:paraId="20FC0F37" w14:textId="77777777" w:rsidR="00854A0B" w:rsidRDefault="00854A0B" w:rsidP="00EC4B92"/>
        </w:tc>
        <w:tc>
          <w:tcPr>
            <w:tcW w:w="2977" w:type="dxa"/>
          </w:tcPr>
          <w:p w14:paraId="00E0849B" w14:textId="77777777" w:rsidR="00854A0B" w:rsidRPr="00F913D6" w:rsidRDefault="00854A0B" w:rsidP="00EC4B92">
            <w:pPr>
              <w:ind w:left="1985" w:firstLine="142"/>
              <w:rPr>
                <w:sz w:val="12"/>
                <w:lang w:val="id-ID"/>
              </w:rPr>
            </w:pPr>
          </w:p>
        </w:tc>
      </w:tr>
    </w:tbl>
    <w:p w14:paraId="387840D5" w14:textId="77777777" w:rsidR="00854A0B" w:rsidRPr="00BD1717" w:rsidRDefault="00854A0B" w:rsidP="00854A0B">
      <w:pPr>
        <w:jc w:val="center"/>
        <w:rPr>
          <w:rFonts w:ascii="TH SarabunPSK" w:hAnsi="TH SarabunPSK" w:cs="TH SarabunPSK"/>
          <w:sz w:val="28"/>
          <w:szCs w:val="28"/>
          <w:cs/>
        </w:rPr>
      </w:pPr>
      <w:r w:rsidRPr="00BD1717">
        <w:rPr>
          <w:rFonts w:ascii="TH SarabunPSK" w:hAnsi="TH SarabunPSK" w:cs="TH SarabunPSK"/>
          <w:b/>
          <w:bCs/>
          <w:sz w:val="28"/>
          <w:szCs w:val="28"/>
          <w:cs/>
        </w:rPr>
        <w:t>ภาพที่</w:t>
      </w:r>
      <w:r w:rsidRPr="00BD1717">
        <w:rPr>
          <w:rFonts w:ascii="TH SarabunPSK" w:hAnsi="TH SarabunPSK" w:cs="TH SarabunPSK"/>
          <w:b/>
          <w:bCs/>
          <w:sz w:val="28"/>
          <w:szCs w:val="28"/>
          <w:lang w:val="id-ID"/>
        </w:rPr>
        <w:t xml:space="preserve"> </w:t>
      </w:r>
      <w:r>
        <w:rPr>
          <w:rFonts w:ascii="TH SarabunPSK" w:hAnsi="TH SarabunPSK" w:cs="TH SarabunPSK"/>
          <w:b/>
          <w:bCs/>
          <w:sz w:val="28"/>
          <w:szCs w:val="28"/>
        </w:rPr>
        <w:t>2</w:t>
      </w:r>
      <w:r w:rsidRPr="00BD1717">
        <w:rPr>
          <w:rFonts w:ascii="TH SarabunPSK" w:hAnsi="TH SarabunPSK" w:cs="TH SarabunPSK"/>
          <w:sz w:val="28"/>
          <w:szCs w:val="28"/>
          <w:lang w:val="id-ID"/>
        </w:rPr>
        <w:t xml:space="preserve"> </w:t>
      </w:r>
      <w:r w:rsidRPr="00BD1717">
        <w:rPr>
          <w:rFonts w:ascii="TH SarabunPSK" w:hAnsi="TH SarabunPSK" w:cs="TH SarabunPSK"/>
          <w:sz w:val="28"/>
          <w:szCs w:val="28"/>
        </w:rPr>
        <w:t>XX</w:t>
      </w:r>
      <w:r>
        <w:rPr>
          <w:rFonts w:ascii="TH SarabunPSK" w:hAnsi="TH SarabunPSK" w:cs="TH SarabunPSK" w:hint="cs"/>
          <w:sz w:val="28"/>
          <w:szCs w:val="28"/>
          <w:cs/>
        </w:rPr>
        <w:t>ชื่อภาพ</w:t>
      </w:r>
    </w:p>
    <w:p w14:paraId="64CCD4A4" w14:textId="77777777" w:rsidR="00087050" w:rsidRDefault="00087050" w:rsidP="00A85AC3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31CF1734" w14:textId="012ADF80" w:rsidR="00A85AC3" w:rsidRDefault="00A85AC3" w:rsidP="00A85AC3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AD25F7">
        <w:rPr>
          <w:rFonts w:ascii="TH SarabunPSK" w:hAnsi="TH SarabunPSK" w:cs="TH SarabunPSK"/>
          <w:b/>
          <w:bCs/>
          <w:sz w:val="32"/>
          <w:szCs w:val="32"/>
          <w:cs/>
        </w:rPr>
        <w:lastRenderedPageBreak/>
        <w:t>บทสรุป (</w:t>
      </w:r>
      <w:r w:rsidRPr="00AD25F7">
        <w:rPr>
          <w:rFonts w:ascii="TH SarabunPSK" w:hAnsi="TH SarabunPSK" w:cs="TH SarabunPSK"/>
          <w:b/>
          <w:bCs/>
          <w:sz w:val="32"/>
          <w:szCs w:val="32"/>
        </w:rPr>
        <w:t>Conclusion)</w:t>
      </w:r>
    </w:p>
    <w:p w14:paraId="70BA01FA" w14:textId="77777777" w:rsidR="00AD25F7" w:rsidRDefault="00AD25F7" w:rsidP="00AD25F7">
      <w:pPr>
        <w:ind w:firstLine="720"/>
        <w:jc w:val="thaiDistribute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sz w:val="28"/>
          <w:szCs w:val="28"/>
          <w:cs/>
        </w:rPr>
        <w:t xml:space="preserve">ย่อหน้า 1.27 </w:t>
      </w:r>
      <w:r w:rsidRPr="00332563">
        <w:rPr>
          <w:rFonts w:ascii="TH SarabunPSK" w:hAnsi="TH SarabunPSK" w:cs="TH SarabunPSK"/>
          <w:sz w:val="28"/>
          <w:szCs w:val="28"/>
        </w:rPr>
        <w:t xml:space="preserve">cm. </w:t>
      </w:r>
      <w:r w:rsidRPr="00332563">
        <w:rPr>
          <w:rFonts w:ascii="TH SarabunPSK" w:hAnsi="TH SarabunPSK" w:cs="TH SarabunPSK"/>
          <w:sz w:val="28"/>
          <w:szCs w:val="28"/>
          <w:cs/>
        </w:rPr>
        <w:t xml:space="preserve">ขนาดตัวอักษร </w:t>
      </w:r>
      <w:r w:rsidRPr="00332563">
        <w:rPr>
          <w:rFonts w:ascii="TH SarabunPSK" w:hAnsi="TH SarabunPSK" w:cs="TH SarabunPSK"/>
          <w:sz w:val="28"/>
          <w:szCs w:val="28"/>
        </w:rPr>
        <w:t xml:space="preserve">14 pt. </w:t>
      </w: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</w:t>
      </w:r>
    </w:p>
    <w:p w14:paraId="2AEAB6BA" w14:textId="77777777" w:rsidR="00AD25F7" w:rsidRPr="00AD25F7" w:rsidRDefault="00AD25F7" w:rsidP="00AD25F7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0970CE6C" w14:textId="77777777" w:rsidR="00A85AC3" w:rsidRPr="00AD25F7" w:rsidRDefault="00A85AC3" w:rsidP="00A85AC3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AD25F7">
        <w:rPr>
          <w:rFonts w:ascii="TH SarabunPSK" w:hAnsi="TH SarabunPSK" w:cs="TH SarabunPSK"/>
          <w:b/>
          <w:bCs/>
          <w:sz w:val="32"/>
          <w:szCs w:val="32"/>
          <w:cs/>
        </w:rPr>
        <w:t>เอกสารอ้างอิง (</w:t>
      </w:r>
      <w:r w:rsidRPr="00AD25F7">
        <w:rPr>
          <w:rFonts w:ascii="TH SarabunPSK" w:hAnsi="TH SarabunPSK" w:cs="TH SarabunPSK"/>
          <w:b/>
          <w:bCs/>
          <w:sz w:val="32"/>
          <w:szCs w:val="32"/>
        </w:rPr>
        <w:t>Reference)</w:t>
      </w:r>
    </w:p>
    <w:p w14:paraId="47ABB856" w14:textId="77777777" w:rsidR="005A5ABD" w:rsidRPr="00332563" w:rsidRDefault="005A5ABD" w:rsidP="0071534D">
      <w:pPr>
        <w:ind w:firstLine="720"/>
        <w:jc w:val="thaiDistribute"/>
        <w:rPr>
          <w:rFonts w:ascii="TH SarabunPSK" w:hAnsi="TH SarabunPSK" w:cs="TH SarabunPSK"/>
          <w:color w:val="FF0000"/>
          <w:sz w:val="16"/>
          <w:szCs w:val="16"/>
        </w:rPr>
      </w:pPr>
    </w:p>
    <w:p w14:paraId="21CB9070" w14:textId="77777777" w:rsidR="00D24D94" w:rsidRPr="00332563" w:rsidRDefault="005A5ABD" w:rsidP="00D24D94">
      <w:pPr>
        <w:ind w:left="720" w:hanging="720"/>
        <w:jc w:val="thaiDistribute"/>
        <w:rPr>
          <w:rFonts w:ascii="TH SarabunPSK" w:hAnsi="TH SarabunPSK" w:cs="TH SarabunPSK"/>
          <w:sz w:val="28"/>
          <w:szCs w:val="28"/>
        </w:rPr>
      </w:pPr>
      <w:r w:rsidRPr="00332563">
        <w:rPr>
          <w:rFonts w:ascii="TH SarabunPSK" w:hAnsi="TH SarabunPSK" w:cs="TH SarabunPSK"/>
          <w:sz w:val="28"/>
          <w:szCs w:val="28"/>
          <w:cs/>
        </w:rPr>
        <w:t xml:space="preserve">ย่อหน้าเยื้องแบบ </w:t>
      </w:r>
      <w:r w:rsidRPr="00332563">
        <w:rPr>
          <w:rFonts w:ascii="TH SarabunPSK" w:hAnsi="TH SarabunPSK" w:cs="TH SarabunPSK"/>
          <w:sz w:val="28"/>
          <w:szCs w:val="28"/>
        </w:rPr>
        <w:t>Hanging</w:t>
      </w:r>
      <w:r w:rsidRPr="00332563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71534D" w:rsidRPr="00332563">
        <w:rPr>
          <w:rFonts w:ascii="TH SarabunPSK" w:hAnsi="TH SarabunPSK" w:cs="TH SarabunPSK"/>
          <w:sz w:val="28"/>
          <w:szCs w:val="28"/>
          <w:cs/>
        </w:rPr>
        <w:t xml:space="preserve">1.27 </w:t>
      </w:r>
      <w:r w:rsidRPr="00332563">
        <w:rPr>
          <w:rFonts w:ascii="TH SarabunPSK" w:hAnsi="TH SarabunPSK" w:cs="TH SarabunPSK"/>
          <w:sz w:val="28"/>
          <w:szCs w:val="28"/>
        </w:rPr>
        <w:t xml:space="preserve">cm. </w:t>
      </w:r>
      <w:r w:rsidR="0071534D" w:rsidRPr="00332563">
        <w:rPr>
          <w:rFonts w:ascii="TH SarabunPSK" w:hAnsi="TH SarabunPSK" w:cs="TH SarabunPSK"/>
          <w:sz w:val="28"/>
          <w:szCs w:val="28"/>
          <w:cs/>
        </w:rPr>
        <w:t xml:space="preserve">ขนาดตัวอักษร 14 </w:t>
      </w:r>
      <w:r w:rsidR="0071534D" w:rsidRPr="00332563">
        <w:rPr>
          <w:rFonts w:ascii="TH SarabunPSK" w:hAnsi="TH SarabunPSK" w:cs="TH SarabunPSK"/>
          <w:sz w:val="28"/>
          <w:szCs w:val="28"/>
        </w:rPr>
        <w:t xml:space="preserve">pt. </w:t>
      </w:r>
      <w:r w:rsidR="00AD25F7"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</w:t>
      </w:r>
      <w:r w:rsidR="00AD25F7" w:rsidRPr="00AD25F7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AD25F7">
        <w:rPr>
          <w:rFonts w:ascii="TH SarabunPSK" w:hAnsi="TH SarabunPSK" w:cs="TH SarabunPSK" w:hint="cs"/>
          <w:sz w:val="28"/>
          <w:szCs w:val="28"/>
          <w:cs/>
        </w:rPr>
        <w:t>.................................................................................................................................................................</w:t>
      </w:r>
    </w:p>
    <w:p w14:paraId="1970E052" w14:textId="50F38033" w:rsidR="007317C7" w:rsidRDefault="007317C7" w:rsidP="007317C7">
      <w:pPr>
        <w:jc w:val="thaiDistribute"/>
        <w:rPr>
          <w:rFonts w:ascii="TH SarabunPSK" w:hAnsi="TH SarabunPSK" w:cs="TH SarabunPSK"/>
          <w:color w:val="FF0000"/>
          <w:sz w:val="28"/>
          <w:szCs w:val="28"/>
        </w:rPr>
      </w:pPr>
      <w:r>
        <w:rPr>
          <w:rFonts w:ascii="TH SarabunPSK" w:hAnsi="TH SarabunPSK" w:cs="TH SarabunPSK" w:hint="cs"/>
          <w:color w:val="FF0000"/>
          <w:sz w:val="28"/>
          <w:szCs w:val="28"/>
          <w:cs/>
        </w:rPr>
        <w:t>ตัวอย่างการอ้างอิง</w:t>
      </w:r>
    </w:p>
    <w:p w14:paraId="1A5A7625" w14:textId="065A389E" w:rsidR="007317C7" w:rsidRPr="007317C7" w:rsidRDefault="007317C7" w:rsidP="007317C7">
      <w:pPr>
        <w:rPr>
          <w:rFonts w:ascii="TH SarabunPSK" w:hAnsi="TH SarabunPSK" w:cs="TH SarabunPSK"/>
          <w:b/>
          <w:bCs/>
          <w:sz w:val="28"/>
          <w:szCs w:val="28"/>
        </w:rPr>
      </w:pPr>
      <w:r w:rsidRPr="007317C7">
        <w:rPr>
          <w:rFonts w:ascii="TH SarabunPSK" w:hAnsi="TH SarabunPSK" w:cs="TH SarabunPSK" w:hint="cs"/>
          <w:b/>
          <w:bCs/>
          <w:sz w:val="28"/>
          <w:szCs w:val="28"/>
          <w:cs/>
        </w:rPr>
        <w:t>หนังสือ</w:t>
      </w:r>
    </w:p>
    <w:p w14:paraId="1B732071" w14:textId="35464A2E" w:rsidR="007317C7" w:rsidRDefault="007317C7" w:rsidP="007317C7">
      <w:pPr>
        <w:rPr>
          <w:rFonts w:ascii="TH SarabunPSK" w:hAnsi="TH SarabunPSK" w:cs="TH SarabunPSK"/>
          <w:sz w:val="28"/>
          <w:szCs w:val="28"/>
        </w:rPr>
      </w:pPr>
      <w:r w:rsidRPr="007317C7">
        <w:rPr>
          <w:rFonts w:ascii="TH SarabunPSK" w:hAnsi="TH SarabunPSK" w:cs="TH SarabunPSK" w:hint="cs"/>
          <w:sz w:val="28"/>
          <w:szCs w:val="28"/>
          <w:cs/>
        </w:rPr>
        <w:t>ชื่อ</w:t>
      </w:r>
      <w:r w:rsidR="00823509">
        <w:rPr>
          <w:rFonts w:ascii="TH SarabunPSK" w:hAnsi="TH SarabunPSK" w:cs="TH SarabunPSK" w:hint="cs"/>
          <w:sz w:val="28"/>
          <w:szCs w:val="28"/>
          <w:cs/>
        </w:rPr>
        <w:t>ผู้แต่ง</w:t>
      </w:r>
      <w:r w:rsidRPr="007317C7">
        <w:rPr>
          <w:rFonts w:ascii="TH SarabunPSK" w:hAnsi="TH SarabunPSK" w:cs="TH SarabunPSK" w:hint="cs"/>
          <w:sz w:val="28"/>
          <w:szCs w:val="28"/>
          <w:cs/>
        </w:rPr>
        <w:t xml:space="preserve">. </w:t>
      </w:r>
      <w:r w:rsidR="00376607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(ปีที่พิมพ์</w:t>
      </w:r>
      <w:proofErr w:type="gramStart"/>
      <w:r w:rsidRPr="007317C7">
        <w:rPr>
          <w:rFonts w:ascii="TH SarabunPSK" w:hAnsi="TH SarabunPSK" w:cs="TH SarabunPSK" w:hint="cs"/>
          <w:sz w:val="28"/>
          <w:szCs w:val="28"/>
          <w:cs/>
        </w:rPr>
        <w:t>).</w:t>
      </w:r>
      <w:r w:rsidR="00B84940">
        <w:rPr>
          <w:rFonts w:ascii="TH SarabunPSK" w:hAnsi="TH SarabunPSK" w:cs="TH SarabunPSK"/>
          <w:sz w:val="28"/>
          <w:szCs w:val="28"/>
        </w:rPr>
        <w:t>/</w:t>
      </w:r>
      <w:proofErr w:type="gramEnd"/>
      <w:r w:rsidRPr="00B84940">
        <w:rPr>
          <w:rFonts w:ascii="TH SarabunPSK" w:hAnsi="TH SarabunPSK" w:cs="TH SarabunPSK" w:hint="cs"/>
          <w:i/>
          <w:iCs/>
          <w:sz w:val="28"/>
          <w:szCs w:val="28"/>
          <w:cs/>
        </w:rPr>
        <w:t>ชื่อหนังสือ</w:t>
      </w:r>
      <w:r w:rsidR="00B84940">
        <w:rPr>
          <w:rFonts w:ascii="TH SarabunPSK" w:hAnsi="TH SarabunPSK" w:cs="TH SarabunPSK"/>
          <w:sz w:val="28"/>
          <w:szCs w:val="28"/>
        </w:rPr>
        <w:t>/</w:t>
      </w:r>
      <w:r w:rsidR="00266583">
        <w:rPr>
          <w:rFonts w:ascii="TH SarabunPSK" w:hAnsi="TH SarabunPSK" w:cs="TH SarabunPSK"/>
          <w:sz w:val="28"/>
          <w:szCs w:val="28"/>
        </w:rPr>
        <w:t>(</w:t>
      </w:r>
      <w:r w:rsidR="00266583">
        <w:rPr>
          <w:rFonts w:ascii="TH SarabunPSK" w:hAnsi="TH SarabunPSK" w:cs="TH SarabunPSK" w:hint="cs"/>
          <w:sz w:val="28"/>
          <w:szCs w:val="28"/>
          <w:cs/>
        </w:rPr>
        <w:t>ครั้งที่พิมพ์</w:t>
      </w:r>
      <w:r w:rsidR="00266583">
        <w:rPr>
          <w:rFonts w:ascii="TH SarabunPSK" w:hAnsi="TH SarabunPSK" w:cs="TH SarabunPSK"/>
          <w:sz w:val="28"/>
          <w:szCs w:val="28"/>
        </w:rPr>
        <w:t>(</w:t>
      </w:r>
      <w:r w:rsidR="00266583">
        <w:rPr>
          <w:rFonts w:ascii="TH SarabunPSK" w:hAnsi="TH SarabunPSK" w:cs="TH SarabunPSK" w:hint="cs"/>
          <w:sz w:val="28"/>
          <w:szCs w:val="28"/>
          <w:cs/>
        </w:rPr>
        <w:t>ถ้ามี</w:t>
      </w:r>
      <w:r w:rsidR="00266583">
        <w:rPr>
          <w:rFonts w:ascii="TH SarabunPSK" w:hAnsi="TH SarabunPSK" w:cs="TH SarabunPSK"/>
          <w:sz w:val="28"/>
          <w:szCs w:val="28"/>
        </w:rPr>
        <w:t>))</w:t>
      </w:r>
      <w:r w:rsidRPr="00B84940">
        <w:rPr>
          <w:rFonts w:ascii="TH SarabunPSK" w:hAnsi="TH SarabunPSK" w:cs="TH SarabunPSK" w:hint="cs"/>
          <w:i/>
          <w:iCs/>
          <w:sz w:val="28"/>
          <w:szCs w:val="28"/>
          <w:cs/>
        </w:rPr>
        <w:t>.</w:t>
      </w:r>
      <w:r w:rsidR="00266583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สถานที่พิมพ์:</w:t>
      </w:r>
      <w:r w:rsidR="00266583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สำนักพิมพ์หรือผู้จัดพิมพ์.</w:t>
      </w:r>
    </w:p>
    <w:p w14:paraId="2C5270A2" w14:textId="77777777" w:rsidR="00EE684F" w:rsidRPr="00EE684F" w:rsidRDefault="00EE684F" w:rsidP="00EE684F">
      <w:pPr>
        <w:rPr>
          <w:rFonts w:ascii="TH SarabunPSK" w:hAnsi="TH SarabunPSK" w:cs="TH SarabunPSK"/>
          <w:sz w:val="28"/>
          <w:szCs w:val="28"/>
        </w:rPr>
      </w:pPr>
      <w:r w:rsidRPr="00EE684F">
        <w:rPr>
          <w:rFonts w:ascii="TH SarabunPSK" w:hAnsi="TH SarabunPSK" w:cs="TH SarabunPSK"/>
          <w:sz w:val="28"/>
          <w:szCs w:val="28"/>
          <w:cs/>
        </w:rPr>
        <w:t>พรจันทร์ สุวรรณชาติ. (</w:t>
      </w:r>
      <w:r w:rsidRPr="00EE684F">
        <w:rPr>
          <w:rFonts w:ascii="TH SarabunPSK" w:hAnsi="TH SarabunPSK" w:cs="TH SarabunPSK"/>
          <w:sz w:val="28"/>
          <w:szCs w:val="28"/>
        </w:rPr>
        <w:t xml:space="preserve">2539). </w:t>
      </w:r>
      <w:r w:rsidRPr="00EE684F">
        <w:rPr>
          <w:rFonts w:ascii="TH SarabunPSK" w:hAnsi="TH SarabunPSK" w:cs="TH SarabunPSK"/>
          <w:i/>
          <w:iCs/>
          <w:sz w:val="28"/>
          <w:szCs w:val="28"/>
          <w:cs/>
        </w:rPr>
        <w:t>มาตรฐานการพยาบาลเชิงโครงสร้าง.</w:t>
      </w:r>
      <w:r w:rsidRPr="00EE684F">
        <w:rPr>
          <w:rFonts w:ascii="TH SarabunPSK" w:hAnsi="TH SarabunPSK" w:cs="TH SarabunPSK"/>
          <w:sz w:val="28"/>
          <w:szCs w:val="28"/>
          <w:cs/>
        </w:rPr>
        <w:t xml:space="preserve"> กรุงเทพฯ: เจ.เอส.การพิมพ์.</w:t>
      </w:r>
    </w:p>
    <w:p w14:paraId="6498A771" w14:textId="4BF078E6" w:rsidR="00EE684F" w:rsidRDefault="00EE684F" w:rsidP="00EE684F">
      <w:pPr>
        <w:rPr>
          <w:rFonts w:ascii="TH SarabunPSK" w:hAnsi="TH SarabunPSK" w:cs="TH SarabunPSK"/>
          <w:sz w:val="28"/>
          <w:szCs w:val="28"/>
        </w:rPr>
      </w:pPr>
      <w:r w:rsidRPr="00EE684F">
        <w:rPr>
          <w:rFonts w:ascii="TH SarabunPSK" w:hAnsi="TH SarabunPSK" w:cs="TH SarabunPSK"/>
          <w:sz w:val="28"/>
          <w:szCs w:val="28"/>
          <w:cs/>
        </w:rPr>
        <w:t>ราชบัณฑิตยสถาน. (</w:t>
      </w:r>
      <w:r w:rsidRPr="00EE684F">
        <w:rPr>
          <w:rFonts w:ascii="TH SarabunPSK" w:hAnsi="TH SarabunPSK" w:cs="TH SarabunPSK"/>
          <w:sz w:val="28"/>
          <w:szCs w:val="28"/>
        </w:rPr>
        <w:t xml:space="preserve">2555). </w:t>
      </w:r>
      <w:r w:rsidRPr="00EE684F">
        <w:rPr>
          <w:rFonts w:ascii="TH SarabunPSK" w:hAnsi="TH SarabunPSK" w:cs="TH SarabunPSK"/>
          <w:i/>
          <w:iCs/>
          <w:sz w:val="28"/>
          <w:szCs w:val="28"/>
          <w:cs/>
        </w:rPr>
        <w:t>ศัพท์นิติศาสตร์ ฉบับราชบัณฑิตยสถาน</w:t>
      </w:r>
      <w:r w:rsidRPr="00EE684F">
        <w:rPr>
          <w:rFonts w:ascii="TH SarabunPSK" w:hAnsi="TH SarabunPSK" w:cs="TH SarabunPSK"/>
          <w:sz w:val="28"/>
          <w:szCs w:val="28"/>
          <w:cs/>
        </w:rPr>
        <w:t xml:space="preserve"> (พิมพ์ครั้งที่ </w:t>
      </w:r>
      <w:r w:rsidRPr="00EE684F">
        <w:rPr>
          <w:rFonts w:ascii="TH SarabunPSK" w:hAnsi="TH SarabunPSK" w:cs="TH SarabunPSK"/>
          <w:sz w:val="28"/>
          <w:szCs w:val="28"/>
        </w:rPr>
        <w:t xml:space="preserve">7 </w:t>
      </w:r>
      <w:r w:rsidRPr="00EE684F">
        <w:rPr>
          <w:rFonts w:ascii="TH SarabunPSK" w:hAnsi="TH SarabunPSK" w:cs="TH SarabunPSK"/>
          <w:sz w:val="28"/>
          <w:szCs w:val="28"/>
          <w:cs/>
        </w:rPr>
        <w:t xml:space="preserve">แก้ไขเพิ่มเติม). กรุงเทพฯ: </w:t>
      </w:r>
      <w:r w:rsidR="005712CB">
        <w:rPr>
          <w:rFonts w:ascii="TH SarabunPSK" w:hAnsi="TH SarabunPSK" w:cs="TH SarabunPSK"/>
          <w:sz w:val="28"/>
          <w:szCs w:val="28"/>
          <w:cs/>
        </w:rPr>
        <w:tab/>
      </w:r>
      <w:r w:rsidRPr="00EE684F">
        <w:rPr>
          <w:rFonts w:ascii="TH SarabunPSK" w:hAnsi="TH SarabunPSK" w:cs="TH SarabunPSK"/>
          <w:sz w:val="28"/>
          <w:szCs w:val="28"/>
          <w:cs/>
        </w:rPr>
        <w:t>อรุ</w:t>
      </w:r>
      <w:r w:rsidR="00702F7F">
        <w:rPr>
          <w:rFonts w:ascii="TH SarabunPSK" w:hAnsi="TH SarabunPSK" w:cs="TH SarabunPSK" w:hint="cs"/>
          <w:sz w:val="28"/>
          <w:szCs w:val="28"/>
          <w:cs/>
        </w:rPr>
        <w:t>ณ</w:t>
      </w:r>
      <w:r w:rsidRPr="00EE684F">
        <w:rPr>
          <w:rFonts w:ascii="TH SarabunPSK" w:hAnsi="TH SarabunPSK" w:cs="TH SarabunPSK"/>
          <w:sz w:val="28"/>
          <w:szCs w:val="28"/>
          <w:cs/>
        </w:rPr>
        <w:t>การพิมพ์.</w:t>
      </w:r>
    </w:p>
    <w:p w14:paraId="15BD8F1D" w14:textId="2A78C406" w:rsidR="00245039" w:rsidRDefault="00F274BF" w:rsidP="007317C7">
      <w:pPr>
        <w:rPr>
          <w:rFonts w:ascii="TH SarabunPSK" w:hAnsi="TH SarabunPSK" w:cs="TH SarabunPSK"/>
          <w:sz w:val="28"/>
          <w:szCs w:val="28"/>
        </w:rPr>
      </w:pPr>
      <w:r w:rsidRPr="00F274BF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Dye, T. R., &amp; Dyer, C. S. (1966). </w:t>
      </w:r>
      <w:r w:rsidRPr="00F274BF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 xml:space="preserve">Politics, economics, and the public: Policy outcomes in the </w:t>
      </w:r>
      <w:r>
        <w:rPr>
          <w:rFonts w:ascii="TH SarabunPSK" w:hAnsi="TH SarabunPSK" w:cs="TH SarabunPSK"/>
          <w:i/>
          <w:iCs/>
          <w:color w:val="222222"/>
          <w:sz w:val="28"/>
          <w:szCs w:val="28"/>
          <w:shd w:val="clear" w:color="auto" w:fill="FFFFFF"/>
        </w:rPr>
        <w:tab/>
      </w:r>
      <w:r w:rsidRPr="00F274BF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American states</w:t>
      </w:r>
      <w:r w:rsidRPr="00F274BF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. Chicago: Rand McNally.</w:t>
      </w:r>
    </w:p>
    <w:p w14:paraId="26DC6DE7" w14:textId="02AC7E95" w:rsidR="005765FE" w:rsidRDefault="005765FE" w:rsidP="005765FE">
      <w:pPr>
        <w:rPr>
          <w:rFonts w:ascii="TH SarabunPSK" w:hAnsi="TH SarabunPSK" w:cs="TH SarabunPSK"/>
          <w:b/>
          <w:bCs/>
          <w:sz w:val="28"/>
          <w:szCs w:val="28"/>
        </w:rPr>
      </w:pPr>
      <w:r w:rsidRPr="007317C7">
        <w:rPr>
          <w:rFonts w:ascii="TH SarabunPSK" w:hAnsi="TH SarabunPSK" w:cs="TH SarabunPSK" w:hint="cs"/>
          <w:b/>
          <w:bCs/>
          <w:sz w:val="28"/>
          <w:szCs w:val="28"/>
          <w:cs/>
        </w:rPr>
        <w:t>หนังสือ</w:t>
      </w:r>
      <w:r>
        <w:rPr>
          <w:rFonts w:ascii="TH SarabunPSK" w:hAnsi="TH SarabunPSK" w:cs="TH SarabunPSK" w:hint="cs"/>
          <w:b/>
          <w:bCs/>
          <w:sz w:val="28"/>
          <w:szCs w:val="28"/>
          <w:cs/>
        </w:rPr>
        <w:t>แปล</w:t>
      </w:r>
    </w:p>
    <w:p w14:paraId="789DF87E" w14:textId="2A58BF8B" w:rsidR="00B53501" w:rsidRDefault="00B53501" w:rsidP="00B53501">
      <w:pPr>
        <w:rPr>
          <w:rFonts w:ascii="TH SarabunPSK" w:hAnsi="TH SarabunPSK" w:cs="TH SarabunPSK"/>
          <w:sz w:val="28"/>
          <w:szCs w:val="28"/>
        </w:rPr>
      </w:pPr>
      <w:r w:rsidRPr="007317C7">
        <w:rPr>
          <w:rFonts w:ascii="TH SarabunPSK" w:hAnsi="TH SarabunPSK" w:cs="TH SarabunPSK" w:hint="cs"/>
          <w:sz w:val="28"/>
          <w:szCs w:val="28"/>
          <w:cs/>
        </w:rPr>
        <w:t>ชื่อ</w:t>
      </w:r>
      <w:r w:rsidR="001065EE" w:rsidRPr="007317C7">
        <w:rPr>
          <w:rFonts w:ascii="TH SarabunPSK" w:hAnsi="TH SarabunPSK" w:cs="TH SarabunPSK" w:hint="cs"/>
          <w:sz w:val="28"/>
          <w:szCs w:val="28"/>
          <w:cs/>
        </w:rPr>
        <w:t>นามสกุลผู้เขียน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.</w:t>
      </w:r>
      <w:r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(ปีที่พิมพ์).</w:t>
      </w:r>
      <w:r>
        <w:rPr>
          <w:rFonts w:ascii="TH SarabunPSK" w:hAnsi="TH SarabunPSK" w:cs="TH SarabunPSK"/>
          <w:sz w:val="28"/>
          <w:szCs w:val="28"/>
        </w:rPr>
        <w:t>/</w:t>
      </w:r>
      <w:r w:rsidRPr="00B84940">
        <w:rPr>
          <w:rFonts w:ascii="TH SarabunPSK" w:hAnsi="TH SarabunPSK" w:cs="TH SarabunPSK" w:hint="cs"/>
          <w:i/>
          <w:iCs/>
          <w:sz w:val="28"/>
          <w:szCs w:val="28"/>
          <w:cs/>
        </w:rPr>
        <w:t>ชื่อหนังสือ</w:t>
      </w:r>
      <w:r>
        <w:rPr>
          <w:rFonts w:ascii="TH SarabunPSK" w:hAnsi="TH SarabunPSK" w:cs="TH SarabunPSK"/>
          <w:sz w:val="28"/>
          <w:szCs w:val="28"/>
        </w:rPr>
        <w:t>/(</w:t>
      </w:r>
      <w:r>
        <w:rPr>
          <w:rFonts w:ascii="TH SarabunPSK" w:hAnsi="TH SarabunPSK" w:cs="TH SarabunPSK" w:hint="cs"/>
          <w:sz w:val="28"/>
          <w:szCs w:val="28"/>
          <w:cs/>
        </w:rPr>
        <w:t>ชื่อผู้แปล</w:t>
      </w:r>
      <w:r>
        <w:rPr>
          <w:rFonts w:ascii="TH SarabunPSK" w:hAnsi="TH SarabunPSK" w:cs="TH SarabunPSK"/>
          <w:sz w:val="28"/>
          <w:szCs w:val="28"/>
        </w:rPr>
        <w:t xml:space="preserve">, </w:t>
      </w:r>
      <w:r>
        <w:rPr>
          <w:rFonts w:ascii="TH SarabunPSK" w:hAnsi="TH SarabunPSK" w:cs="TH SarabunPSK" w:hint="cs"/>
          <w:sz w:val="28"/>
          <w:szCs w:val="28"/>
          <w:cs/>
        </w:rPr>
        <w:t>แปล</w:t>
      </w:r>
      <w:r>
        <w:rPr>
          <w:rFonts w:ascii="TH SarabunPSK" w:hAnsi="TH SarabunPSK" w:cs="TH SarabunPSK"/>
          <w:sz w:val="28"/>
          <w:szCs w:val="28"/>
        </w:rPr>
        <w:t>))</w:t>
      </w:r>
      <w:r w:rsidRPr="00B84940">
        <w:rPr>
          <w:rFonts w:ascii="TH SarabunPSK" w:hAnsi="TH SarabunPSK" w:cs="TH SarabunPSK" w:hint="cs"/>
          <w:i/>
          <w:iCs/>
          <w:sz w:val="28"/>
          <w:szCs w:val="28"/>
          <w:cs/>
        </w:rPr>
        <w:t>.</w:t>
      </w:r>
      <w:r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สถานที่พิมพ์:</w:t>
      </w:r>
      <w:r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สำนักพิมพ์หรือผู้จัดพิมพ์.</w:t>
      </w:r>
    </w:p>
    <w:p w14:paraId="2E80BEEC" w14:textId="2CDEE7AC" w:rsidR="005765FE" w:rsidRDefault="00356B6E" w:rsidP="005765FE">
      <w:pPr>
        <w:rPr>
          <w:rFonts w:ascii="TH SarabunPSK" w:hAnsi="TH SarabunPSK" w:cs="TH SarabunPSK"/>
          <w:sz w:val="28"/>
          <w:szCs w:val="28"/>
        </w:rPr>
      </w:pPr>
      <w:r w:rsidRPr="00356B6E">
        <w:rPr>
          <w:rFonts w:ascii="TH SarabunPSK" w:hAnsi="TH SarabunPSK" w:cs="TH SarabunPSK" w:hint="cs"/>
          <w:sz w:val="28"/>
          <w:szCs w:val="28"/>
          <w:cs/>
        </w:rPr>
        <w:t>ทาคาชิ</w:t>
      </w:r>
      <w:r w:rsidRPr="00356B6E">
        <w:rPr>
          <w:rFonts w:ascii="TH SarabunPSK" w:hAnsi="TH SarabunPSK" w:cs="TH SarabunPSK"/>
          <w:sz w:val="28"/>
          <w:szCs w:val="28"/>
        </w:rPr>
        <w:t xml:space="preserve">, </w:t>
      </w:r>
      <w:r w:rsidRPr="00356B6E">
        <w:rPr>
          <w:rFonts w:ascii="TH SarabunPSK" w:hAnsi="TH SarabunPSK" w:cs="TH SarabunPSK" w:hint="cs"/>
          <w:sz w:val="28"/>
          <w:szCs w:val="28"/>
          <w:cs/>
        </w:rPr>
        <w:t xml:space="preserve">ไซโต. </w:t>
      </w:r>
      <w:r w:rsidRPr="00356B6E">
        <w:rPr>
          <w:rFonts w:ascii="TH SarabunPSK" w:hAnsi="TH SarabunPSK" w:cs="TH SarabunPSK"/>
          <w:sz w:val="28"/>
          <w:szCs w:val="28"/>
        </w:rPr>
        <w:t xml:space="preserve">(2555). </w:t>
      </w:r>
      <w:r w:rsidRPr="0006562C"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ทำงานสำเร็จได้ภายใน </w:t>
      </w:r>
      <w:r w:rsidRPr="0006562C">
        <w:rPr>
          <w:rFonts w:ascii="TH SarabunPSK" w:hAnsi="TH SarabunPSK" w:cs="TH SarabunPSK"/>
          <w:i/>
          <w:iCs/>
          <w:sz w:val="28"/>
          <w:szCs w:val="28"/>
        </w:rPr>
        <w:t xml:space="preserve">1 </w:t>
      </w:r>
      <w:r w:rsidRPr="0006562C">
        <w:rPr>
          <w:rFonts w:ascii="TH SarabunPSK" w:hAnsi="TH SarabunPSK" w:cs="TH SarabunPSK" w:hint="cs"/>
          <w:i/>
          <w:iCs/>
          <w:sz w:val="28"/>
          <w:szCs w:val="28"/>
          <w:cs/>
        </w:rPr>
        <w:t>นาที</w:t>
      </w:r>
      <w:r w:rsidRPr="00356B6E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Pr="00356B6E">
        <w:rPr>
          <w:rFonts w:ascii="TH SarabunPSK" w:hAnsi="TH SarabunPSK" w:cs="TH SarabunPSK"/>
          <w:sz w:val="28"/>
          <w:szCs w:val="28"/>
        </w:rPr>
        <w:t>(</w:t>
      </w:r>
      <w:r w:rsidRPr="00356B6E">
        <w:rPr>
          <w:rFonts w:ascii="TH SarabunPSK" w:hAnsi="TH SarabunPSK" w:cs="TH SarabunPSK" w:hint="cs"/>
          <w:sz w:val="28"/>
          <w:szCs w:val="28"/>
          <w:cs/>
        </w:rPr>
        <w:t>วีณา หวัง</w:t>
      </w:r>
      <w:r w:rsidRPr="00356B6E">
        <w:rPr>
          <w:rFonts w:ascii="TH SarabunPSK" w:hAnsi="TH SarabunPSK" w:cs="TH SarabunPSK"/>
          <w:sz w:val="28"/>
          <w:szCs w:val="28"/>
        </w:rPr>
        <w:t xml:space="preserve">, </w:t>
      </w:r>
      <w:r w:rsidRPr="00356B6E">
        <w:rPr>
          <w:rFonts w:ascii="TH SarabunPSK" w:hAnsi="TH SarabunPSK" w:cs="TH SarabunPSK" w:hint="cs"/>
          <w:sz w:val="28"/>
          <w:szCs w:val="28"/>
          <w:cs/>
        </w:rPr>
        <w:t>แปล</w:t>
      </w:r>
      <w:r w:rsidRPr="00356B6E">
        <w:rPr>
          <w:rFonts w:ascii="TH SarabunPSK" w:hAnsi="TH SarabunPSK" w:cs="TH SarabunPSK"/>
          <w:sz w:val="28"/>
          <w:szCs w:val="28"/>
        </w:rPr>
        <w:t xml:space="preserve">). </w:t>
      </w:r>
      <w:r w:rsidRPr="00356B6E">
        <w:rPr>
          <w:rFonts w:ascii="TH SarabunPSK" w:hAnsi="TH SarabunPSK" w:cs="TH SarabunPSK" w:hint="cs"/>
          <w:sz w:val="28"/>
          <w:szCs w:val="28"/>
          <w:cs/>
        </w:rPr>
        <w:t>กรุงเทพฯ</w:t>
      </w:r>
      <w:r w:rsidRPr="00356B6E">
        <w:rPr>
          <w:rFonts w:ascii="TH SarabunPSK" w:hAnsi="TH SarabunPSK" w:cs="TH SarabunPSK"/>
          <w:sz w:val="28"/>
          <w:szCs w:val="28"/>
        </w:rPr>
        <w:t xml:space="preserve">: </w:t>
      </w:r>
      <w:r w:rsidRPr="00356B6E">
        <w:rPr>
          <w:rFonts w:ascii="TH SarabunPSK" w:hAnsi="TH SarabunPSK" w:cs="TH SarabunPSK" w:hint="cs"/>
          <w:sz w:val="28"/>
          <w:szCs w:val="28"/>
          <w:cs/>
        </w:rPr>
        <w:t>สยามอินเตอร์บุ๊คส์</w:t>
      </w:r>
    </w:p>
    <w:p w14:paraId="7604E807" w14:textId="7B115B29" w:rsidR="00EE684F" w:rsidRDefault="005F0395" w:rsidP="007317C7">
      <w:pPr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sz w:val="28"/>
          <w:szCs w:val="28"/>
        </w:rPr>
        <w:t xml:space="preserve">Kiyosaki, R. T., &amp; </w:t>
      </w:r>
      <w:proofErr w:type="spellStart"/>
      <w:r>
        <w:rPr>
          <w:rFonts w:ascii="TH SarabunPSK" w:hAnsi="TH SarabunPSK" w:cs="TH SarabunPSK"/>
          <w:sz w:val="28"/>
          <w:szCs w:val="28"/>
        </w:rPr>
        <w:t>Lechter</w:t>
      </w:r>
      <w:proofErr w:type="spellEnd"/>
      <w:r>
        <w:rPr>
          <w:rFonts w:ascii="TH SarabunPSK" w:hAnsi="TH SarabunPSK" w:cs="TH SarabunPSK"/>
          <w:sz w:val="28"/>
          <w:szCs w:val="28"/>
        </w:rPr>
        <w:t xml:space="preserve">, S. L. (2010). </w:t>
      </w:r>
      <w:r w:rsidRPr="005F0395">
        <w:rPr>
          <w:rFonts w:ascii="TH SarabunPSK" w:hAnsi="TH SarabunPSK" w:cs="TH SarabunPSK"/>
          <w:i/>
          <w:iCs/>
          <w:sz w:val="28"/>
          <w:szCs w:val="28"/>
        </w:rPr>
        <w:t xml:space="preserve">Fu </w:t>
      </w:r>
      <w:proofErr w:type="spellStart"/>
      <w:r w:rsidRPr="005F0395">
        <w:rPr>
          <w:rFonts w:ascii="TH SarabunPSK" w:hAnsi="TH SarabunPSK" w:cs="TH SarabunPSK"/>
          <w:i/>
          <w:iCs/>
          <w:sz w:val="28"/>
          <w:szCs w:val="28"/>
        </w:rPr>
        <w:t>ba</w:t>
      </w:r>
      <w:proofErr w:type="spellEnd"/>
      <w:r>
        <w:rPr>
          <w:rFonts w:ascii="TH SarabunPSK" w:hAnsi="TH SarabunPSK" w:cs="TH SarabunPSK"/>
          <w:i/>
          <w:iCs/>
          <w:sz w:val="28"/>
          <w:szCs w:val="28"/>
        </w:rPr>
        <w:t xml:space="preserve"> </w:t>
      </w:r>
      <w:proofErr w:type="spellStart"/>
      <w:r w:rsidRPr="005F0395">
        <w:rPr>
          <w:rFonts w:ascii="TH SarabunPSK" w:hAnsi="TH SarabunPSK" w:cs="TH SarabunPSK"/>
          <w:i/>
          <w:iCs/>
          <w:sz w:val="28"/>
          <w:szCs w:val="28"/>
        </w:rPr>
        <w:t>ba</w:t>
      </w:r>
      <w:proofErr w:type="spellEnd"/>
      <w:r w:rsidRPr="005F0395">
        <w:rPr>
          <w:rFonts w:ascii="TH SarabunPSK" w:hAnsi="TH SarabunPSK" w:cs="TH SarabunPSK"/>
          <w:i/>
          <w:iCs/>
          <w:sz w:val="28"/>
          <w:szCs w:val="28"/>
        </w:rPr>
        <w:t xml:space="preserve"> </w:t>
      </w:r>
      <w:proofErr w:type="spellStart"/>
      <w:r w:rsidRPr="005F0395">
        <w:rPr>
          <w:rFonts w:ascii="TH SarabunPSK" w:hAnsi="TH SarabunPSK" w:cs="TH SarabunPSK"/>
          <w:i/>
          <w:iCs/>
          <w:sz w:val="28"/>
          <w:szCs w:val="28"/>
        </w:rPr>
        <w:t>xiong</w:t>
      </w:r>
      <w:proofErr w:type="spellEnd"/>
      <w:r w:rsidRPr="005F0395">
        <w:rPr>
          <w:rFonts w:ascii="TH SarabunPSK" w:hAnsi="TH SarabunPSK" w:cs="TH SarabunPSK"/>
          <w:i/>
          <w:iCs/>
          <w:sz w:val="28"/>
          <w:szCs w:val="28"/>
        </w:rPr>
        <w:t xml:space="preserve"> </w:t>
      </w:r>
      <w:proofErr w:type="spellStart"/>
      <w:r w:rsidRPr="005F0395">
        <w:rPr>
          <w:rFonts w:ascii="TH SarabunPSK" w:hAnsi="TH SarabunPSK" w:cs="TH SarabunPSK"/>
          <w:i/>
          <w:iCs/>
          <w:sz w:val="28"/>
          <w:szCs w:val="28"/>
        </w:rPr>
        <w:t>ba</w:t>
      </w:r>
      <w:proofErr w:type="spellEnd"/>
      <w:r>
        <w:rPr>
          <w:rFonts w:ascii="TH SarabunPSK" w:hAnsi="TH SarabunPSK" w:cs="TH SarabunPSK"/>
          <w:i/>
          <w:iCs/>
          <w:sz w:val="28"/>
          <w:szCs w:val="28"/>
        </w:rPr>
        <w:t xml:space="preserve"> </w:t>
      </w:r>
      <w:proofErr w:type="spellStart"/>
      <w:r w:rsidRPr="005F0395">
        <w:rPr>
          <w:rFonts w:ascii="TH SarabunPSK" w:hAnsi="TH SarabunPSK" w:cs="TH SarabunPSK"/>
          <w:i/>
          <w:iCs/>
          <w:sz w:val="28"/>
          <w:szCs w:val="28"/>
        </w:rPr>
        <w:t>ba</w:t>
      </w:r>
      <w:proofErr w:type="spellEnd"/>
      <w:r w:rsidRPr="005F0395">
        <w:rPr>
          <w:rFonts w:ascii="TH SarabunPSK" w:hAnsi="TH SarabunPSK" w:cs="TH SarabunPSK"/>
          <w:i/>
          <w:iCs/>
          <w:sz w:val="28"/>
          <w:szCs w:val="28"/>
        </w:rPr>
        <w:t xml:space="preserve"> </w:t>
      </w:r>
      <w:r>
        <w:rPr>
          <w:rFonts w:ascii="TH SarabunPSK" w:hAnsi="TH SarabunPSK" w:cs="TH SarabunPSK"/>
          <w:sz w:val="28"/>
          <w:szCs w:val="28"/>
        </w:rPr>
        <w:t xml:space="preserve">[Rich dad, poor dad] (L. </w:t>
      </w:r>
      <w:proofErr w:type="spellStart"/>
      <w:r>
        <w:rPr>
          <w:rFonts w:ascii="TH SarabunPSK" w:hAnsi="TH SarabunPSK" w:cs="TH SarabunPSK"/>
          <w:sz w:val="28"/>
          <w:szCs w:val="28"/>
        </w:rPr>
        <w:t>Qinggi</w:t>
      </w:r>
      <w:proofErr w:type="spellEnd"/>
      <w:r>
        <w:rPr>
          <w:rFonts w:ascii="TH SarabunPSK" w:hAnsi="TH SarabunPSK" w:cs="TH SarabunPSK"/>
          <w:sz w:val="28"/>
          <w:szCs w:val="28"/>
        </w:rPr>
        <w:t xml:space="preserve">, &amp; S. </w:t>
      </w:r>
      <w:r>
        <w:rPr>
          <w:rFonts w:ascii="TH SarabunPSK" w:hAnsi="TH SarabunPSK" w:cs="TH SarabunPSK"/>
          <w:sz w:val="28"/>
          <w:szCs w:val="28"/>
        </w:rPr>
        <w:tab/>
        <w:t>L. Zhu, Trans.). Hai Kou: Nan Hai Chu Ban She.</w:t>
      </w:r>
    </w:p>
    <w:p w14:paraId="42B81DB8" w14:textId="77777777" w:rsidR="007317C7" w:rsidRPr="007317C7" w:rsidRDefault="007317C7" w:rsidP="007317C7">
      <w:pPr>
        <w:rPr>
          <w:rFonts w:ascii="TH SarabunPSK" w:hAnsi="TH SarabunPSK" w:cs="TH SarabunPSK"/>
          <w:b/>
          <w:bCs/>
          <w:sz w:val="28"/>
          <w:szCs w:val="28"/>
        </w:rPr>
      </w:pPr>
      <w:r w:rsidRPr="007317C7">
        <w:rPr>
          <w:rFonts w:ascii="TH SarabunPSK" w:hAnsi="TH SarabunPSK" w:cs="TH SarabunPSK" w:hint="cs"/>
          <w:b/>
          <w:bCs/>
          <w:sz w:val="28"/>
          <w:szCs w:val="28"/>
          <w:cs/>
        </w:rPr>
        <w:t>วารสาร/บทความ</w:t>
      </w:r>
    </w:p>
    <w:p w14:paraId="2C5901E6" w14:textId="53553218" w:rsidR="007317C7" w:rsidRDefault="007317C7" w:rsidP="007317C7">
      <w:pPr>
        <w:rPr>
          <w:rFonts w:ascii="TH SarabunPSK" w:hAnsi="TH SarabunPSK" w:cs="TH SarabunPSK"/>
          <w:sz w:val="28"/>
          <w:szCs w:val="28"/>
        </w:rPr>
      </w:pPr>
      <w:r w:rsidRPr="007317C7">
        <w:rPr>
          <w:rFonts w:ascii="TH SarabunPSK" w:hAnsi="TH SarabunPSK" w:cs="TH SarabunPSK" w:hint="cs"/>
          <w:sz w:val="28"/>
          <w:szCs w:val="28"/>
          <w:cs/>
        </w:rPr>
        <w:t>ชื่อนามสกุลผู้เขียน.</w:t>
      </w:r>
      <w:r w:rsidR="00E453F1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(ปีที่พิมพ์).</w:t>
      </w:r>
      <w:r w:rsidR="00E453F1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ชื่อบทความ.</w:t>
      </w:r>
      <w:r w:rsidR="00E453F1">
        <w:rPr>
          <w:rFonts w:ascii="TH SarabunPSK" w:hAnsi="TH SarabunPSK" w:cs="TH SarabunPSK"/>
          <w:sz w:val="28"/>
          <w:szCs w:val="28"/>
        </w:rPr>
        <w:t>/</w:t>
      </w:r>
      <w:r w:rsidRPr="005A4F3E">
        <w:rPr>
          <w:rFonts w:ascii="TH SarabunPSK" w:hAnsi="TH SarabunPSK" w:cs="TH SarabunPSK" w:hint="cs"/>
          <w:i/>
          <w:iCs/>
          <w:sz w:val="28"/>
          <w:szCs w:val="28"/>
          <w:cs/>
        </w:rPr>
        <w:t>ชื่อวารสาร</w:t>
      </w:r>
      <w:r w:rsidR="00FE7566">
        <w:rPr>
          <w:rFonts w:ascii="TH SarabunPSK" w:hAnsi="TH SarabunPSK" w:cs="TH SarabunPSK"/>
          <w:sz w:val="28"/>
          <w:szCs w:val="28"/>
        </w:rPr>
        <w:t>,/</w:t>
      </w:r>
      <w:r w:rsidRPr="005A4F3E">
        <w:rPr>
          <w:rFonts w:ascii="TH SarabunPSK" w:hAnsi="TH SarabunPSK" w:cs="TH SarabunPSK" w:hint="cs"/>
          <w:i/>
          <w:iCs/>
          <w:sz w:val="28"/>
          <w:szCs w:val="28"/>
          <w:cs/>
        </w:rPr>
        <w:t>ปีที่พิมพ์</w:t>
      </w:r>
      <w:r w:rsidR="00FE7566" w:rsidRPr="005A4F3E">
        <w:rPr>
          <w:rFonts w:ascii="TH SarabunPSK" w:hAnsi="TH SarabunPSK" w:cs="TH SarabunPSK" w:hint="cs"/>
          <w:i/>
          <w:iCs/>
          <w:sz w:val="28"/>
          <w:szCs w:val="28"/>
          <w:cs/>
        </w:rPr>
        <w:t>หรือเล่มที่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(ฉบับ</w:t>
      </w:r>
      <w:r w:rsidR="00FE7566">
        <w:rPr>
          <w:rFonts w:ascii="TH SarabunPSK" w:hAnsi="TH SarabunPSK" w:cs="TH SarabunPSK" w:hint="cs"/>
          <w:sz w:val="28"/>
          <w:szCs w:val="28"/>
          <w:cs/>
        </w:rPr>
        <w:t>ที่</w:t>
      </w:r>
      <w:r w:rsidR="00FE7566">
        <w:rPr>
          <w:rFonts w:ascii="TH SarabunPSK" w:hAnsi="TH SarabunPSK" w:cs="TH SarabunPSK"/>
          <w:sz w:val="28"/>
          <w:szCs w:val="28"/>
        </w:rPr>
        <w:t>(</w:t>
      </w:r>
      <w:r w:rsidR="00FE7566">
        <w:rPr>
          <w:rFonts w:ascii="TH SarabunPSK" w:hAnsi="TH SarabunPSK" w:cs="TH SarabunPSK" w:hint="cs"/>
          <w:sz w:val="28"/>
          <w:szCs w:val="28"/>
          <w:cs/>
        </w:rPr>
        <w:t>ถ้ามี</w:t>
      </w:r>
      <w:r w:rsidR="00FE7566">
        <w:rPr>
          <w:rFonts w:ascii="TH SarabunPSK" w:hAnsi="TH SarabunPSK" w:cs="TH SarabunPSK"/>
          <w:sz w:val="28"/>
          <w:szCs w:val="28"/>
        </w:rPr>
        <w:t>)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)</w:t>
      </w:r>
      <w:r w:rsidRPr="007317C7">
        <w:rPr>
          <w:rFonts w:ascii="TH SarabunPSK" w:hAnsi="TH SarabunPSK" w:cs="TH SarabunPSK" w:hint="cs"/>
          <w:sz w:val="28"/>
          <w:szCs w:val="28"/>
        </w:rPr>
        <w:t>,</w:t>
      </w:r>
      <w:r w:rsidR="005A4F3E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เลขหน้า.</w:t>
      </w:r>
      <w:r w:rsidR="00F56248">
        <w:rPr>
          <w:rFonts w:ascii="TH SarabunPSK" w:hAnsi="TH SarabunPSK" w:cs="TH SarabunPSK"/>
          <w:sz w:val="28"/>
          <w:szCs w:val="28"/>
        </w:rPr>
        <w:t>/</w:t>
      </w:r>
      <w:proofErr w:type="spellStart"/>
      <w:r w:rsidR="00F56248">
        <w:rPr>
          <w:rFonts w:ascii="TH SarabunPSK" w:hAnsi="TH SarabunPSK" w:cs="TH SarabunPSK"/>
          <w:sz w:val="28"/>
          <w:szCs w:val="28"/>
        </w:rPr>
        <w:t>doi</w:t>
      </w:r>
      <w:proofErr w:type="spellEnd"/>
      <w:r w:rsidR="00F56248">
        <w:rPr>
          <w:rFonts w:ascii="TH SarabunPSK" w:hAnsi="TH SarabunPSK" w:cs="TH SarabunPSK"/>
          <w:sz w:val="28"/>
          <w:szCs w:val="28"/>
        </w:rPr>
        <w:t>(</w:t>
      </w:r>
      <w:r w:rsidR="00F56248">
        <w:rPr>
          <w:rFonts w:ascii="TH SarabunPSK" w:hAnsi="TH SarabunPSK" w:cs="TH SarabunPSK" w:hint="cs"/>
          <w:sz w:val="28"/>
          <w:szCs w:val="28"/>
          <w:cs/>
        </w:rPr>
        <w:t>ถ้ามี</w:t>
      </w:r>
      <w:r w:rsidR="00F56248">
        <w:rPr>
          <w:rFonts w:ascii="TH SarabunPSK" w:hAnsi="TH SarabunPSK" w:cs="TH SarabunPSK"/>
          <w:sz w:val="28"/>
          <w:szCs w:val="28"/>
        </w:rPr>
        <w:t>)</w:t>
      </w:r>
    </w:p>
    <w:p w14:paraId="00CEED0F" w14:textId="67B49FA0" w:rsidR="00E27D7E" w:rsidRPr="00E27D7E" w:rsidRDefault="00E27D7E" w:rsidP="00E27D7E">
      <w:pPr>
        <w:pStyle w:val="Bibliography"/>
        <w:rPr>
          <w:rFonts w:ascii="TH SarabunPSK" w:hAnsi="TH SarabunPSK" w:cs="TH SarabunPSK"/>
          <w:sz w:val="28"/>
          <w:szCs w:val="28"/>
        </w:rPr>
      </w:pPr>
      <w:r w:rsidRPr="00E27D7E">
        <w:rPr>
          <w:rFonts w:ascii="TH SarabunPSK" w:hAnsi="TH SarabunPSK" w:cs="TH SarabunPSK" w:hint="cs"/>
          <w:sz w:val="28"/>
          <w:szCs w:val="28"/>
          <w:cs/>
        </w:rPr>
        <w:t>รัตนา จันทร์เทาว์. (2</w:t>
      </w:r>
      <w:r w:rsidR="005F2C35">
        <w:rPr>
          <w:rFonts w:ascii="TH SarabunPSK" w:hAnsi="TH SarabunPSK" w:cs="TH SarabunPSK"/>
          <w:sz w:val="28"/>
          <w:szCs w:val="28"/>
        </w:rPr>
        <w:t>553</w:t>
      </w:r>
      <w:r w:rsidRPr="00E27D7E">
        <w:rPr>
          <w:rFonts w:ascii="TH SarabunPSK" w:hAnsi="TH SarabunPSK" w:cs="TH SarabunPSK" w:hint="cs"/>
          <w:sz w:val="28"/>
          <w:szCs w:val="28"/>
          <w:cs/>
        </w:rPr>
        <w:t xml:space="preserve">). อุปลักษณ์เกี่ยวกับแหล่งน้ำของคนขอนแก่น. </w:t>
      </w:r>
      <w:r w:rsidR="005F2C35">
        <w:rPr>
          <w:rFonts w:ascii="TH SarabunPSK" w:hAnsi="TH SarabunPSK" w:cs="TH SarabunPSK" w:hint="cs"/>
          <w:i/>
          <w:iCs/>
          <w:sz w:val="28"/>
          <w:szCs w:val="28"/>
          <w:cs/>
        </w:rPr>
        <w:t>วารสารคณะมนุษย์ศาสตร์และ</w:t>
      </w:r>
      <w:r w:rsidR="00925F6F">
        <w:rPr>
          <w:rFonts w:ascii="TH SarabunPSK" w:hAnsi="TH SarabunPSK" w:cs="TH SarabunPSK"/>
          <w:i/>
          <w:iCs/>
          <w:sz w:val="28"/>
          <w:szCs w:val="28"/>
          <w:cs/>
        </w:rPr>
        <w:tab/>
      </w:r>
      <w:r w:rsidR="005F2C35">
        <w:rPr>
          <w:rFonts w:ascii="TH SarabunPSK" w:hAnsi="TH SarabunPSK" w:cs="TH SarabunPSK" w:hint="cs"/>
          <w:i/>
          <w:iCs/>
          <w:sz w:val="28"/>
          <w:szCs w:val="28"/>
          <w:cs/>
        </w:rPr>
        <w:t>สังคมศาสตร์</w:t>
      </w:r>
      <w:r w:rsidRPr="00E27D7E">
        <w:rPr>
          <w:rFonts w:ascii="TH SarabunPSK" w:hAnsi="TH SarabunPSK" w:cs="TH SarabunPSK" w:hint="cs"/>
          <w:sz w:val="28"/>
          <w:szCs w:val="28"/>
        </w:rPr>
        <w:t xml:space="preserve">, </w:t>
      </w:r>
      <w:r w:rsidRPr="00E27D7E">
        <w:rPr>
          <w:rFonts w:ascii="TH SarabunPSK" w:hAnsi="TH SarabunPSK" w:cs="TH SarabunPSK" w:hint="cs"/>
          <w:i/>
          <w:iCs/>
          <w:sz w:val="28"/>
          <w:szCs w:val="28"/>
          <w:cs/>
        </w:rPr>
        <w:t>27</w:t>
      </w:r>
      <w:r w:rsidRPr="00E27D7E">
        <w:rPr>
          <w:rFonts w:ascii="TH SarabunPSK" w:hAnsi="TH SarabunPSK" w:cs="TH SarabunPSK" w:hint="cs"/>
          <w:sz w:val="28"/>
          <w:szCs w:val="28"/>
          <w:cs/>
        </w:rPr>
        <w:t>(3)</w:t>
      </w:r>
      <w:r w:rsidRPr="00E27D7E">
        <w:rPr>
          <w:rFonts w:ascii="TH SarabunPSK" w:hAnsi="TH SarabunPSK" w:cs="TH SarabunPSK" w:hint="cs"/>
          <w:sz w:val="28"/>
          <w:szCs w:val="28"/>
        </w:rPr>
        <w:t xml:space="preserve">, </w:t>
      </w:r>
      <w:r w:rsidRPr="00E27D7E">
        <w:rPr>
          <w:rFonts w:ascii="TH SarabunPSK" w:hAnsi="TH SarabunPSK" w:cs="TH SarabunPSK" w:hint="cs"/>
          <w:sz w:val="28"/>
          <w:szCs w:val="28"/>
          <w:cs/>
        </w:rPr>
        <w:t>71–85.</w:t>
      </w:r>
    </w:p>
    <w:p w14:paraId="2C33F483" w14:textId="625686C5" w:rsidR="003E150F" w:rsidRPr="003E150F" w:rsidRDefault="003E150F" w:rsidP="003E150F">
      <w:pPr>
        <w:pStyle w:val="Bibliography"/>
        <w:rPr>
          <w:rFonts w:ascii="TH SarabunPSK" w:hAnsi="TH SarabunPSK" w:cs="TH SarabunPSK"/>
          <w:sz w:val="28"/>
          <w:szCs w:val="28"/>
        </w:rPr>
      </w:pPr>
      <w:r w:rsidRPr="003E150F">
        <w:rPr>
          <w:rFonts w:ascii="TH SarabunPSK" w:hAnsi="TH SarabunPSK" w:cs="TH SarabunPSK" w:hint="cs"/>
          <w:sz w:val="28"/>
          <w:szCs w:val="28"/>
          <w:cs/>
        </w:rPr>
        <w:fldChar w:fldCharType="begin"/>
      </w:r>
      <w:r w:rsidRPr="003E150F">
        <w:rPr>
          <w:rFonts w:ascii="TH SarabunPSK" w:hAnsi="TH SarabunPSK" w:cs="TH SarabunPSK" w:hint="cs"/>
          <w:sz w:val="28"/>
          <w:szCs w:val="28"/>
        </w:rPr>
        <w:instrText xml:space="preserve"> ADDIN ZOTERO_BIBL {"uncited":[],"omitted":[],"custom":[]} CSL_BIBLIOGRAPHY </w:instrText>
      </w:r>
      <w:r w:rsidRPr="003E150F">
        <w:rPr>
          <w:rFonts w:ascii="TH SarabunPSK" w:hAnsi="TH SarabunPSK" w:cs="TH SarabunPSK" w:hint="cs"/>
          <w:sz w:val="28"/>
          <w:szCs w:val="28"/>
          <w:cs/>
        </w:rPr>
        <w:fldChar w:fldCharType="separate"/>
      </w:r>
      <w:r w:rsidRPr="003E150F">
        <w:rPr>
          <w:rFonts w:ascii="TH SarabunPSK" w:hAnsi="TH SarabunPSK" w:cs="TH SarabunPSK" w:hint="cs"/>
          <w:sz w:val="28"/>
          <w:szCs w:val="28"/>
          <w:cs/>
        </w:rPr>
        <w:t>นวพล นนทภา</w:t>
      </w:r>
      <w:r w:rsidRPr="003E150F">
        <w:rPr>
          <w:rFonts w:ascii="TH SarabunPSK" w:hAnsi="TH SarabunPSK" w:cs="TH SarabunPSK" w:hint="cs"/>
          <w:sz w:val="28"/>
          <w:szCs w:val="28"/>
        </w:rPr>
        <w:t xml:space="preserve">, </w:t>
      </w:r>
      <w:r w:rsidRPr="003E150F">
        <w:rPr>
          <w:rFonts w:ascii="TH SarabunPSK" w:hAnsi="TH SarabunPSK" w:cs="TH SarabunPSK" w:hint="cs"/>
          <w:sz w:val="28"/>
          <w:szCs w:val="28"/>
          <w:cs/>
        </w:rPr>
        <w:t>และ</w:t>
      </w:r>
      <w:r w:rsidRPr="003E150F">
        <w:rPr>
          <w:rFonts w:ascii="TH SarabunPSK" w:hAnsi="TH SarabunPSK" w:cs="TH SarabunPSK" w:hint="cs"/>
          <w:sz w:val="28"/>
          <w:szCs w:val="28"/>
        </w:rPr>
        <w:t xml:space="preserve"> </w:t>
      </w:r>
      <w:r w:rsidRPr="003E150F">
        <w:rPr>
          <w:rFonts w:ascii="TH SarabunPSK" w:hAnsi="TH SarabunPSK" w:cs="TH SarabunPSK" w:hint="cs"/>
          <w:sz w:val="28"/>
          <w:szCs w:val="28"/>
          <w:cs/>
        </w:rPr>
        <w:t>รามนรี นนทภา. (2561). การศึกษาทักษะการแก้ปัญหาคณิตศาสตร์ตามแนวคิดเมเยอร์</w:t>
      </w:r>
      <w:r>
        <w:rPr>
          <w:rFonts w:ascii="TH SarabunPSK" w:hAnsi="TH SarabunPSK" w:cs="TH SarabunPSK"/>
          <w:sz w:val="28"/>
          <w:szCs w:val="28"/>
          <w:cs/>
        </w:rPr>
        <w:tab/>
      </w:r>
      <w:r w:rsidRPr="003E150F">
        <w:rPr>
          <w:rFonts w:ascii="TH SarabunPSK" w:hAnsi="TH SarabunPSK" w:cs="TH SarabunPSK" w:hint="cs"/>
          <w:sz w:val="28"/>
          <w:szCs w:val="28"/>
          <w:cs/>
        </w:rPr>
        <w:t xml:space="preserve">ของนักเรียนชั้นมัธยมศึกษาปีที่ 3. </w:t>
      </w:r>
      <w:r w:rsidRPr="003E150F">
        <w:rPr>
          <w:rFonts w:ascii="TH SarabunPSK" w:hAnsi="TH SarabunPSK" w:cs="TH SarabunPSK" w:hint="cs"/>
          <w:i/>
          <w:iCs/>
          <w:sz w:val="28"/>
          <w:szCs w:val="28"/>
          <w:cs/>
        </w:rPr>
        <w:t>วารสารวิชาการมหาวิทยาลัยปทุมธานี</w:t>
      </w:r>
      <w:r w:rsidRPr="003E150F">
        <w:rPr>
          <w:rFonts w:ascii="TH SarabunPSK" w:hAnsi="TH SarabunPSK" w:cs="TH SarabunPSK" w:hint="cs"/>
          <w:sz w:val="28"/>
          <w:szCs w:val="28"/>
        </w:rPr>
        <w:t xml:space="preserve">, </w:t>
      </w:r>
      <w:r w:rsidRPr="003E150F">
        <w:rPr>
          <w:rFonts w:ascii="TH SarabunPSK" w:hAnsi="TH SarabunPSK" w:cs="TH SarabunPSK" w:hint="cs"/>
          <w:i/>
          <w:iCs/>
          <w:sz w:val="28"/>
          <w:szCs w:val="28"/>
          <w:cs/>
        </w:rPr>
        <w:t>10</w:t>
      </w:r>
      <w:r w:rsidRPr="003E150F">
        <w:rPr>
          <w:rFonts w:ascii="TH SarabunPSK" w:hAnsi="TH SarabunPSK" w:cs="TH SarabunPSK" w:hint="cs"/>
          <w:sz w:val="28"/>
          <w:szCs w:val="28"/>
          <w:cs/>
        </w:rPr>
        <w:t>(1)</w:t>
      </w:r>
      <w:r w:rsidRPr="003E150F">
        <w:rPr>
          <w:rFonts w:ascii="TH SarabunPSK" w:hAnsi="TH SarabunPSK" w:cs="TH SarabunPSK" w:hint="cs"/>
          <w:sz w:val="28"/>
          <w:szCs w:val="28"/>
        </w:rPr>
        <w:t xml:space="preserve">, </w:t>
      </w:r>
      <w:r w:rsidRPr="003E150F">
        <w:rPr>
          <w:rFonts w:ascii="TH SarabunPSK" w:hAnsi="TH SarabunPSK" w:cs="TH SarabunPSK" w:hint="cs"/>
          <w:sz w:val="28"/>
          <w:szCs w:val="28"/>
          <w:cs/>
        </w:rPr>
        <w:t>258–265.</w:t>
      </w:r>
    </w:p>
    <w:p w14:paraId="7F17CF9C" w14:textId="0A5A1053" w:rsidR="00462003" w:rsidRPr="00462003" w:rsidRDefault="003E150F" w:rsidP="00462003">
      <w:pPr>
        <w:pStyle w:val="Bibliography"/>
        <w:rPr>
          <w:rFonts w:ascii="TH SarabunPSK" w:hAnsi="TH SarabunPSK" w:cs="TH SarabunPSK"/>
          <w:sz w:val="28"/>
          <w:szCs w:val="28"/>
        </w:rPr>
      </w:pPr>
      <w:r w:rsidRPr="003E150F">
        <w:rPr>
          <w:rFonts w:ascii="TH SarabunPSK" w:hAnsi="TH SarabunPSK" w:cs="TH SarabunPSK" w:hint="cs"/>
          <w:sz w:val="28"/>
          <w:szCs w:val="28"/>
          <w:cs/>
        </w:rPr>
        <w:fldChar w:fldCharType="end"/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วิทยา วาโย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 xml:space="preserve">, 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อภิรดี เจริญนุกูล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 xml:space="preserve">, 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ฉัตรสุดา กานกายันต์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 xml:space="preserve">, </w:t>
      </w:r>
      <w:r w:rsidR="003F1193">
        <w:rPr>
          <w:rFonts w:ascii="TH SarabunPSK" w:hAnsi="TH SarabunPSK" w:cs="TH SarabunPSK" w:hint="cs"/>
          <w:sz w:val="28"/>
          <w:szCs w:val="28"/>
          <w:cs/>
        </w:rPr>
        <w:t>และ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 xml:space="preserve"> 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จรรยา คนใหญ่. (2</w:t>
      </w:r>
      <w:r w:rsidR="003F1193">
        <w:rPr>
          <w:rFonts w:ascii="TH SarabunPSK" w:hAnsi="TH SarabunPSK" w:cs="TH SarabunPSK"/>
          <w:sz w:val="28"/>
          <w:szCs w:val="28"/>
        </w:rPr>
        <w:t>563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). การเรียนการสอนแบบ</w:t>
      </w:r>
      <w:r w:rsidR="00462003">
        <w:rPr>
          <w:rFonts w:ascii="TH SarabunPSK" w:hAnsi="TH SarabunPSK" w:cs="TH SarabunPSK"/>
          <w:sz w:val="28"/>
          <w:szCs w:val="28"/>
          <w:cs/>
        </w:rPr>
        <w:tab/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 xml:space="preserve">ออนไลน์ภายใต้สถานการณ์แพร่ระบาดของไวรัส 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>COVID-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19: แนวคิดและการประยุกต์ใช้จัดการเรียน</w:t>
      </w:r>
      <w:r w:rsidR="00462003">
        <w:rPr>
          <w:rFonts w:ascii="TH SarabunPSK" w:hAnsi="TH SarabunPSK" w:cs="TH SarabunPSK"/>
          <w:sz w:val="28"/>
          <w:szCs w:val="28"/>
          <w:cs/>
        </w:rPr>
        <w:tab/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 xml:space="preserve">การสอน. </w:t>
      </w:r>
      <w:r w:rsidR="00462003" w:rsidRPr="00462003">
        <w:rPr>
          <w:rFonts w:ascii="TH SarabunPSK" w:hAnsi="TH SarabunPSK" w:cs="TH SarabunPSK" w:hint="cs"/>
          <w:i/>
          <w:iCs/>
          <w:sz w:val="28"/>
          <w:szCs w:val="28"/>
          <w:cs/>
        </w:rPr>
        <w:t>วารสารศูนย์อนามัยที่ 9</w:t>
      </w:r>
      <w:r w:rsidR="00462003" w:rsidRPr="00462003">
        <w:rPr>
          <w:rFonts w:ascii="Arial" w:hAnsi="Arial" w:cs="Arial" w:hint="cs"/>
          <w:i/>
          <w:iCs/>
          <w:sz w:val="28"/>
          <w:szCs w:val="28"/>
          <w:cs/>
        </w:rPr>
        <w:t> </w:t>
      </w:r>
      <w:r w:rsidR="00462003" w:rsidRPr="00462003">
        <w:rPr>
          <w:rFonts w:ascii="TH SarabunPSK" w:hAnsi="TH SarabunPSK" w:cs="TH SarabunPSK" w:hint="cs"/>
          <w:i/>
          <w:iCs/>
          <w:sz w:val="28"/>
          <w:szCs w:val="28"/>
          <w:cs/>
        </w:rPr>
        <w:t>: วารสารส่งเสริมสุขภาพและอนามัยสิ่งแวดล้อม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 xml:space="preserve">, </w:t>
      </w:r>
      <w:r w:rsidR="00462003" w:rsidRPr="00462003">
        <w:rPr>
          <w:rFonts w:ascii="TH SarabunPSK" w:hAnsi="TH SarabunPSK" w:cs="TH SarabunPSK" w:hint="cs"/>
          <w:i/>
          <w:iCs/>
          <w:sz w:val="28"/>
          <w:szCs w:val="28"/>
          <w:cs/>
        </w:rPr>
        <w:t>14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(34)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 xml:space="preserve">, 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285–</w:t>
      </w:r>
      <w:r w:rsidR="00462003">
        <w:rPr>
          <w:rFonts w:ascii="TH SarabunPSK" w:hAnsi="TH SarabunPSK" w:cs="TH SarabunPSK"/>
          <w:sz w:val="28"/>
          <w:szCs w:val="28"/>
          <w:cs/>
        </w:rPr>
        <w:tab/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 xml:space="preserve">298. 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>https://doi.org/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10.14456/</w:t>
      </w:r>
      <w:proofErr w:type="spellStart"/>
      <w:r w:rsidR="00462003" w:rsidRPr="00462003">
        <w:rPr>
          <w:rFonts w:ascii="TH SarabunPSK" w:hAnsi="TH SarabunPSK" w:cs="TH SarabunPSK" w:hint="cs"/>
          <w:sz w:val="28"/>
          <w:szCs w:val="28"/>
        </w:rPr>
        <w:t>rhpc</w:t>
      </w:r>
      <w:proofErr w:type="spellEnd"/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9</w:t>
      </w:r>
      <w:r w:rsidR="00462003" w:rsidRPr="00462003">
        <w:rPr>
          <w:rFonts w:ascii="TH SarabunPSK" w:hAnsi="TH SarabunPSK" w:cs="TH SarabunPSK" w:hint="cs"/>
          <w:sz w:val="28"/>
          <w:szCs w:val="28"/>
        </w:rPr>
        <w:t>j.</w:t>
      </w:r>
      <w:r w:rsidR="00462003" w:rsidRPr="00462003">
        <w:rPr>
          <w:rFonts w:ascii="TH SarabunPSK" w:hAnsi="TH SarabunPSK" w:cs="TH SarabunPSK" w:hint="cs"/>
          <w:sz w:val="28"/>
          <w:szCs w:val="28"/>
          <w:cs/>
        </w:rPr>
        <w:t>2020.18</w:t>
      </w:r>
    </w:p>
    <w:p w14:paraId="08F14D6D" w14:textId="4F848D34" w:rsidR="003E150F" w:rsidRPr="007317C7" w:rsidRDefault="003E150F" w:rsidP="003E150F">
      <w:pPr>
        <w:rPr>
          <w:rFonts w:ascii="TH SarabunPSK" w:hAnsi="TH SarabunPSK" w:cs="TH SarabunPSK"/>
          <w:sz w:val="28"/>
          <w:szCs w:val="28"/>
        </w:rPr>
      </w:pPr>
    </w:p>
    <w:p w14:paraId="00369853" w14:textId="77777777" w:rsidR="00387CBE" w:rsidRDefault="00387CBE" w:rsidP="007317C7">
      <w:pPr>
        <w:ind w:left="1440" w:hanging="1440"/>
        <w:rPr>
          <w:rFonts w:ascii="TH SarabunPSK" w:hAnsi="TH SarabunPSK" w:cs="TH SarabunPSK"/>
          <w:i/>
          <w:iCs/>
          <w:sz w:val="28"/>
          <w:szCs w:val="28"/>
        </w:rPr>
      </w:pPr>
    </w:p>
    <w:p w14:paraId="798123BF" w14:textId="0B55A9EB" w:rsidR="00A81BA0" w:rsidRPr="00A81BA0" w:rsidRDefault="00A81BA0" w:rsidP="00387CBE">
      <w:pPr>
        <w:pStyle w:val="Bibliography"/>
        <w:rPr>
          <w:rFonts w:ascii="TH SarabunPSK" w:hAnsi="TH SarabunPSK" w:cs="TH SarabunPSK"/>
          <w:sz w:val="28"/>
          <w:szCs w:val="28"/>
        </w:rPr>
      </w:pPr>
      <w:r w:rsidRPr="00A81BA0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lastRenderedPageBreak/>
        <w:t>Wenden, A. L. (2002). Learner development in language learning. </w:t>
      </w:r>
      <w:r w:rsidRPr="00A81BA0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Applied linguistics</w:t>
      </w:r>
      <w:r w:rsidRPr="00A81BA0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, </w:t>
      </w:r>
      <w:r w:rsidRPr="00A81BA0">
        <w:rPr>
          <w:rFonts w:ascii="TH SarabunPSK" w:hAnsi="TH SarabunPSK" w:cs="TH SarabunPSK" w:hint="cs"/>
          <w:i/>
          <w:iCs/>
          <w:color w:val="222222"/>
          <w:sz w:val="28"/>
          <w:szCs w:val="28"/>
          <w:shd w:val="clear" w:color="auto" w:fill="FFFFFF"/>
        </w:rPr>
        <w:t>23</w:t>
      </w:r>
      <w:r w:rsidRPr="00A81BA0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(1), 32-</w:t>
      </w:r>
      <w:r>
        <w:rPr>
          <w:rFonts w:ascii="TH SarabunPSK" w:hAnsi="TH SarabunPSK" w:cs="TH SarabunPSK"/>
          <w:color w:val="222222"/>
          <w:sz w:val="28"/>
          <w:szCs w:val="28"/>
          <w:shd w:val="clear" w:color="auto" w:fill="FFFFFF"/>
        </w:rPr>
        <w:tab/>
      </w:r>
      <w:r w:rsidRPr="00A81BA0">
        <w:rPr>
          <w:rFonts w:ascii="TH SarabunPSK" w:hAnsi="TH SarabunPSK" w:cs="TH SarabunPSK" w:hint="cs"/>
          <w:color w:val="222222"/>
          <w:sz w:val="28"/>
          <w:szCs w:val="28"/>
          <w:shd w:val="clear" w:color="auto" w:fill="FFFFFF"/>
        </w:rPr>
        <w:t>55.</w:t>
      </w:r>
    </w:p>
    <w:p w14:paraId="694DD87F" w14:textId="2C55BC19" w:rsidR="00387CBE" w:rsidRPr="007317C7" w:rsidRDefault="00387CBE" w:rsidP="00FD4D65">
      <w:pPr>
        <w:pStyle w:val="Bibliography"/>
        <w:rPr>
          <w:rFonts w:ascii="TH SarabunPSK" w:hAnsi="TH SarabunPSK" w:cs="TH SarabunPSK"/>
          <w:i/>
          <w:iCs/>
          <w:sz w:val="28"/>
          <w:szCs w:val="28"/>
        </w:rPr>
      </w:pPr>
      <w:r w:rsidRPr="00387CBE">
        <w:rPr>
          <w:rFonts w:ascii="TH SarabunPSK" w:hAnsi="TH SarabunPSK" w:cs="TH SarabunPSK" w:hint="cs"/>
          <w:sz w:val="28"/>
          <w:szCs w:val="28"/>
        </w:rPr>
        <w:t xml:space="preserve">Yonwilad, W., &amp; </w:t>
      </w:r>
      <w:proofErr w:type="spellStart"/>
      <w:r w:rsidRPr="00387CBE">
        <w:rPr>
          <w:rFonts w:ascii="TH SarabunPSK" w:hAnsi="TH SarabunPSK" w:cs="TH SarabunPSK" w:hint="cs"/>
          <w:sz w:val="28"/>
          <w:szCs w:val="28"/>
        </w:rPr>
        <w:t>Sinlapaninman</w:t>
      </w:r>
      <w:proofErr w:type="spellEnd"/>
      <w:r w:rsidRPr="00387CBE">
        <w:rPr>
          <w:rFonts w:ascii="TH SarabunPSK" w:hAnsi="TH SarabunPSK" w:cs="TH SarabunPSK" w:hint="cs"/>
          <w:sz w:val="28"/>
          <w:szCs w:val="28"/>
        </w:rPr>
        <w:t xml:space="preserve">, U. (2022). Blended Learning and Creativity-Based Learning for </w:t>
      </w:r>
      <w:r w:rsidR="00A81BA0">
        <w:rPr>
          <w:rFonts w:ascii="TH SarabunPSK" w:hAnsi="TH SarabunPSK" w:cs="TH SarabunPSK"/>
          <w:sz w:val="28"/>
          <w:szCs w:val="28"/>
        </w:rPr>
        <w:tab/>
      </w:r>
      <w:r w:rsidRPr="00387CBE">
        <w:rPr>
          <w:rFonts w:ascii="TH SarabunPSK" w:hAnsi="TH SarabunPSK" w:cs="TH SarabunPSK" w:hint="cs"/>
          <w:sz w:val="28"/>
          <w:szCs w:val="28"/>
        </w:rPr>
        <w:t>Promoting Mathematics Achievement and Information Technology Performance.</w:t>
      </w:r>
      <w:r w:rsidR="00F00E3A">
        <w:rPr>
          <w:rFonts w:ascii="TH SarabunPSK" w:hAnsi="TH SarabunPSK" w:cs="TH SarabunPSK"/>
          <w:i/>
          <w:iCs/>
          <w:sz w:val="28"/>
          <w:szCs w:val="28"/>
        </w:rPr>
        <w:t xml:space="preserve"> </w:t>
      </w:r>
      <w:r w:rsidR="00F00E3A">
        <w:rPr>
          <w:rFonts w:ascii="TH SarabunPSK" w:hAnsi="TH SarabunPSK" w:cs="TH SarabunPSK"/>
          <w:i/>
          <w:iCs/>
          <w:sz w:val="28"/>
          <w:szCs w:val="28"/>
        </w:rPr>
        <w:tab/>
      </w:r>
      <w:r w:rsidRPr="00387CBE">
        <w:rPr>
          <w:rFonts w:ascii="TH SarabunPSK" w:hAnsi="TH SarabunPSK" w:cs="TH SarabunPSK" w:hint="cs"/>
          <w:i/>
          <w:iCs/>
          <w:sz w:val="28"/>
          <w:szCs w:val="28"/>
        </w:rPr>
        <w:t>Journal of Educational Issues</w:t>
      </w:r>
      <w:r w:rsidRPr="00387CBE">
        <w:rPr>
          <w:rFonts w:ascii="TH SarabunPSK" w:hAnsi="TH SarabunPSK" w:cs="TH SarabunPSK" w:hint="cs"/>
          <w:sz w:val="28"/>
          <w:szCs w:val="28"/>
        </w:rPr>
        <w:t xml:space="preserve">, </w:t>
      </w:r>
      <w:r w:rsidRPr="00387CBE">
        <w:rPr>
          <w:rFonts w:ascii="TH SarabunPSK" w:hAnsi="TH SarabunPSK" w:cs="TH SarabunPSK" w:hint="cs"/>
          <w:i/>
          <w:iCs/>
          <w:sz w:val="28"/>
          <w:szCs w:val="28"/>
        </w:rPr>
        <w:t>8</w:t>
      </w:r>
      <w:r w:rsidRPr="00387CBE">
        <w:rPr>
          <w:rFonts w:ascii="TH SarabunPSK" w:hAnsi="TH SarabunPSK" w:cs="TH SarabunPSK" w:hint="cs"/>
          <w:sz w:val="28"/>
          <w:szCs w:val="28"/>
        </w:rPr>
        <w:t>(1), 535–545. https://doi.org/10.5296/jei.v8i1.19847</w:t>
      </w:r>
    </w:p>
    <w:p w14:paraId="00AED113" w14:textId="14CB86B6" w:rsidR="007317C7" w:rsidRPr="006754DC" w:rsidRDefault="007317C7" w:rsidP="007317C7">
      <w:pPr>
        <w:rPr>
          <w:rFonts w:ascii="TH SarabunPSK" w:hAnsi="TH SarabunPSK" w:cs="TH SarabunPSK"/>
          <w:b/>
          <w:bCs/>
          <w:sz w:val="28"/>
          <w:szCs w:val="28"/>
        </w:rPr>
      </w:pPr>
      <w:r w:rsidRPr="006754DC">
        <w:rPr>
          <w:rFonts w:ascii="TH SarabunPSK" w:hAnsi="TH SarabunPSK" w:cs="TH SarabunPSK" w:hint="cs"/>
          <w:b/>
          <w:bCs/>
          <w:sz w:val="28"/>
          <w:szCs w:val="28"/>
          <w:cs/>
        </w:rPr>
        <w:t>วิทยานิพนธ์/</w:t>
      </w:r>
      <w:r w:rsidR="006754DC" w:rsidRPr="006754DC">
        <w:rPr>
          <w:rFonts w:ascii="TH SarabunPSK" w:hAnsi="TH SarabunPSK" w:cs="TH SarabunPSK" w:hint="cs"/>
          <w:b/>
          <w:bCs/>
          <w:sz w:val="28"/>
          <w:szCs w:val="28"/>
          <w:cs/>
        </w:rPr>
        <w:t>ดุษฎีนิพนธ์</w:t>
      </w:r>
      <w:r w:rsidR="006754DC" w:rsidRPr="006754DC">
        <w:rPr>
          <w:rFonts w:ascii="TH SarabunPSK" w:hAnsi="TH SarabunPSK" w:cs="TH SarabunPSK"/>
          <w:b/>
          <w:bCs/>
          <w:sz w:val="28"/>
          <w:szCs w:val="28"/>
        </w:rPr>
        <w:t>/</w:t>
      </w:r>
      <w:r w:rsidRPr="006754DC">
        <w:rPr>
          <w:rFonts w:ascii="TH SarabunPSK" w:hAnsi="TH SarabunPSK" w:cs="TH SarabunPSK" w:hint="cs"/>
          <w:b/>
          <w:bCs/>
          <w:sz w:val="28"/>
          <w:szCs w:val="28"/>
          <w:cs/>
        </w:rPr>
        <w:t>สารนิพนธ์</w:t>
      </w:r>
    </w:p>
    <w:p w14:paraId="4D976CB7" w14:textId="20A059EB" w:rsidR="007317C7" w:rsidRPr="007317C7" w:rsidRDefault="007317C7" w:rsidP="007317C7">
      <w:pPr>
        <w:rPr>
          <w:rFonts w:ascii="TH SarabunPSK" w:hAnsi="TH SarabunPSK" w:cs="TH SarabunPSK"/>
          <w:sz w:val="28"/>
          <w:szCs w:val="28"/>
        </w:rPr>
      </w:pPr>
      <w:r w:rsidRPr="007317C7">
        <w:rPr>
          <w:rFonts w:ascii="TH SarabunPSK" w:hAnsi="TH SarabunPSK" w:cs="TH SarabunPSK" w:hint="cs"/>
          <w:sz w:val="28"/>
          <w:szCs w:val="28"/>
          <w:cs/>
        </w:rPr>
        <w:t>ชื่อนามสกุลผู้เขียนวิทยานิพนธ์</w:t>
      </w:r>
      <w:r w:rsidR="00E15470">
        <w:rPr>
          <w:rFonts w:ascii="TH SarabunPSK" w:hAnsi="TH SarabunPSK" w:cs="TH SarabunPSK" w:hint="cs"/>
          <w:sz w:val="28"/>
          <w:szCs w:val="28"/>
          <w:cs/>
        </w:rPr>
        <w:t>หรือดุษฎีนิพนธ์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.</w:t>
      </w:r>
      <w:r w:rsidR="00E15470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(ปีที่พิมพ์).</w:t>
      </w:r>
      <w:r w:rsidRPr="006E281A">
        <w:rPr>
          <w:rFonts w:ascii="TH SarabunPSK" w:hAnsi="TH SarabunPSK" w:cs="TH SarabunPSK" w:hint="cs"/>
          <w:i/>
          <w:iCs/>
          <w:sz w:val="28"/>
          <w:szCs w:val="28"/>
          <w:cs/>
        </w:rPr>
        <w:t>ชื่อ</w:t>
      </w:r>
      <w:r w:rsidR="00E15470" w:rsidRPr="006E281A">
        <w:rPr>
          <w:rFonts w:ascii="TH SarabunPSK" w:hAnsi="TH SarabunPSK" w:cs="TH SarabunPSK" w:hint="cs"/>
          <w:i/>
          <w:iCs/>
          <w:sz w:val="28"/>
          <w:szCs w:val="28"/>
          <w:cs/>
        </w:rPr>
        <w:t>วิทยานิพนธ์หรือดุษฎีนิพนธ์.</w:t>
      </w:r>
      <w:r w:rsidR="00E15470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ระดับ</w:t>
      </w:r>
      <w:r w:rsidR="00555213" w:rsidRPr="007317C7">
        <w:rPr>
          <w:rFonts w:ascii="TH SarabunPSK" w:hAnsi="TH SarabunPSK" w:cs="TH SarabunPSK" w:hint="cs"/>
          <w:sz w:val="28"/>
          <w:szCs w:val="28"/>
          <w:cs/>
        </w:rPr>
        <w:t>วิทยานิพนธ์</w:t>
      </w:r>
      <w:r w:rsidR="00A56F52">
        <w:rPr>
          <w:rFonts w:ascii="TH SarabunPSK" w:hAnsi="TH SarabunPSK" w:cs="TH SarabunPSK"/>
          <w:sz w:val="28"/>
          <w:szCs w:val="28"/>
          <w:cs/>
        </w:rPr>
        <w:tab/>
      </w:r>
      <w:r w:rsidR="00555213">
        <w:rPr>
          <w:rFonts w:ascii="TH SarabunPSK" w:hAnsi="TH SarabunPSK" w:cs="TH SarabunPSK" w:hint="cs"/>
          <w:sz w:val="28"/>
          <w:szCs w:val="28"/>
          <w:cs/>
        </w:rPr>
        <w:t>หรือดุษฎีนิพนธ์</w:t>
      </w:r>
      <w:r w:rsidR="00555213">
        <w:rPr>
          <w:rFonts w:ascii="TH SarabunPSK" w:hAnsi="TH SarabunPSK" w:cs="TH SarabunPSK"/>
          <w:sz w:val="28"/>
          <w:szCs w:val="28"/>
        </w:rPr>
        <w:t>,/</w:t>
      </w:r>
      <w:r w:rsidR="00905B9F">
        <w:rPr>
          <w:rFonts w:ascii="TH SarabunPSK" w:hAnsi="TH SarabunPSK" w:cs="TH SarabunPSK" w:hint="cs"/>
          <w:sz w:val="28"/>
          <w:szCs w:val="28"/>
          <w:cs/>
        </w:rPr>
        <w:t>ชื่อสาขา</w:t>
      </w:r>
      <w:r w:rsidR="00312DA2">
        <w:rPr>
          <w:rFonts w:ascii="TH SarabunPSK" w:hAnsi="TH SarabunPSK" w:cs="TH SarabunPSK" w:hint="cs"/>
          <w:sz w:val="28"/>
          <w:szCs w:val="28"/>
          <w:cs/>
        </w:rPr>
        <w:t>วิชา</w:t>
      </w:r>
      <w:r w:rsidR="00312DA2">
        <w:rPr>
          <w:rFonts w:ascii="TH SarabunPSK" w:hAnsi="TH SarabunPSK" w:cs="TH SarabunPSK"/>
          <w:sz w:val="28"/>
          <w:szCs w:val="28"/>
        </w:rPr>
        <w:t>,/</w:t>
      </w:r>
      <w:r w:rsidR="00312DA2">
        <w:rPr>
          <w:rFonts w:ascii="TH SarabunPSK" w:hAnsi="TH SarabunPSK" w:cs="TH SarabunPSK" w:hint="cs"/>
          <w:sz w:val="28"/>
          <w:szCs w:val="28"/>
          <w:cs/>
        </w:rPr>
        <w:t>คณะ</w:t>
      </w:r>
      <w:r w:rsidR="00312DA2">
        <w:rPr>
          <w:rFonts w:ascii="TH SarabunPSK" w:hAnsi="TH SarabunPSK" w:cs="TH SarabunPSK"/>
          <w:sz w:val="28"/>
          <w:szCs w:val="28"/>
        </w:rPr>
        <w:t>,/</w:t>
      </w:r>
      <w:r w:rsidR="00312DA2">
        <w:rPr>
          <w:rFonts w:ascii="TH SarabunPSK" w:hAnsi="TH SarabunPSK" w:cs="TH SarabunPSK" w:hint="cs"/>
          <w:sz w:val="28"/>
          <w:szCs w:val="28"/>
          <w:cs/>
        </w:rPr>
        <w:t>ชื่อมหาวิทยาลัย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.</w:t>
      </w:r>
    </w:p>
    <w:p w14:paraId="30F7B251" w14:textId="77777777" w:rsidR="00A14948" w:rsidRDefault="00843A31" w:rsidP="007317C7">
      <w:pPr>
        <w:ind w:left="1350" w:hanging="1350"/>
        <w:rPr>
          <w:rFonts w:ascii="TH SarabunPSK" w:hAnsi="TH SarabunPSK" w:cs="TH SarabunPSK"/>
          <w:i/>
          <w:iCs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อัญชนา เอี่ย</w:t>
      </w:r>
      <w:r w:rsidR="006E281A">
        <w:rPr>
          <w:rFonts w:ascii="TH SarabunPSK" w:hAnsi="TH SarabunPSK" w:cs="TH SarabunPSK" w:hint="cs"/>
          <w:sz w:val="28"/>
          <w:szCs w:val="28"/>
          <w:cs/>
        </w:rPr>
        <w:t>มวสันต์</w:t>
      </w:r>
      <w:r w:rsidR="006E281A">
        <w:rPr>
          <w:rFonts w:ascii="TH SarabunPSK" w:hAnsi="TH SarabunPSK" w:cs="TH SarabunPSK"/>
          <w:sz w:val="28"/>
          <w:szCs w:val="28"/>
        </w:rPr>
        <w:t xml:space="preserve">. (2555). </w:t>
      </w:r>
      <w:r w:rsidR="003C061B" w:rsidRPr="00942D09">
        <w:rPr>
          <w:rFonts w:ascii="TH SarabunPSK" w:hAnsi="TH SarabunPSK" w:cs="TH SarabunPSK" w:hint="cs"/>
          <w:i/>
          <w:iCs/>
          <w:sz w:val="28"/>
          <w:szCs w:val="28"/>
          <w:cs/>
        </w:rPr>
        <w:t>แนวทางการพัฒนาชุมชนวัดโคกท่าเจริญและสมาคมสว่างอุทยานธรรมสถาน</w:t>
      </w:r>
    </w:p>
    <w:p w14:paraId="2DC93C93" w14:textId="2980A9E4" w:rsidR="00843A31" w:rsidRDefault="00A14948" w:rsidP="00A14948">
      <w:pPr>
        <w:ind w:left="709" w:hanging="1350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/>
          <w:i/>
          <w:iCs/>
          <w:sz w:val="28"/>
          <w:szCs w:val="28"/>
        </w:rPr>
        <w:tab/>
      </w:r>
      <w:r w:rsidR="00AF2885" w:rsidRPr="00942D09">
        <w:rPr>
          <w:rFonts w:ascii="TH SarabunPSK" w:hAnsi="TH SarabunPSK" w:cs="TH SarabunPSK"/>
          <w:i/>
          <w:iCs/>
          <w:sz w:val="28"/>
          <w:szCs w:val="28"/>
        </w:rPr>
        <w:t>(</w:t>
      </w:r>
      <w:r w:rsidR="00AF2885" w:rsidRPr="00942D09">
        <w:rPr>
          <w:rFonts w:ascii="TH SarabunPSK" w:hAnsi="TH SarabunPSK" w:cs="TH SarabunPSK" w:hint="cs"/>
          <w:i/>
          <w:iCs/>
          <w:sz w:val="28"/>
          <w:szCs w:val="28"/>
          <w:cs/>
        </w:rPr>
        <w:t>เซียน</w:t>
      </w:r>
      <w:r w:rsidR="00535376" w:rsidRPr="00942D09">
        <w:rPr>
          <w:rFonts w:ascii="TH SarabunPSK" w:hAnsi="TH SarabunPSK" w:cs="TH SarabunPSK" w:hint="cs"/>
          <w:i/>
          <w:iCs/>
          <w:sz w:val="28"/>
          <w:szCs w:val="28"/>
          <w:cs/>
        </w:rPr>
        <w:t>ซือ</w:t>
      </w:r>
      <w:r w:rsidR="00AF2885" w:rsidRPr="00942D09">
        <w:rPr>
          <w:rFonts w:ascii="TH SarabunPSK" w:hAnsi="TH SarabunPSK" w:cs="TH SarabunPSK"/>
          <w:i/>
          <w:iCs/>
          <w:sz w:val="28"/>
          <w:szCs w:val="28"/>
        </w:rPr>
        <w:t>)</w:t>
      </w:r>
      <w:r w:rsidR="00535376" w:rsidRPr="00942D09">
        <w:rPr>
          <w:rFonts w:ascii="TH SarabunPSK" w:hAnsi="TH SarabunPSK" w:cs="TH SarabunPSK"/>
          <w:i/>
          <w:iCs/>
          <w:sz w:val="28"/>
          <w:szCs w:val="28"/>
        </w:rPr>
        <w:t xml:space="preserve"> </w:t>
      </w:r>
      <w:r w:rsidR="00535376" w:rsidRPr="00942D09">
        <w:rPr>
          <w:rFonts w:ascii="TH SarabunPSK" w:hAnsi="TH SarabunPSK" w:cs="TH SarabunPSK" w:hint="cs"/>
          <w:i/>
          <w:iCs/>
          <w:sz w:val="28"/>
          <w:szCs w:val="28"/>
          <w:cs/>
        </w:rPr>
        <w:t>ตำบลพานทอง อำเภอพานทอง จังหวัดชลบุรี ให้เป็นแหล่งท่องเที่ยวทางวัฒนธรรมโดยการมีส่วนร่วมของชุมชน.</w:t>
      </w:r>
      <w:r w:rsidR="00535376">
        <w:rPr>
          <w:rFonts w:ascii="TH SarabunPSK" w:hAnsi="TH SarabunPSK" w:cs="TH SarabunPSK" w:hint="cs"/>
          <w:sz w:val="28"/>
          <w:szCs w:val="28"/>
          <w:cs/>
        </w:rPr>
        <w:t xml:space="preserve"> วิทยานิพนธ์บริหารธุรกิจ</w:t>
      </w:r>
      <w:r w:rsidR="00942D09">
        <w:rPr>
          <w:rFonts w:ascii="TH SarabunPSK" w:hAnsi="TH SarabunPSK" w:cs="TH SarabunPSK" w:hint="cs"/>
          <w:sz w:val="28"/>
          <w:szCs w:val="28"/>
          <w:cs/>
        </w:rPr>
        <w:t>มหาบัณฑิต</w:t>
      </w:r>
      <w:r w:rsidR="00942D09">
        <w:rPr>
          <w:rFonts w:ascii="TH SarabunPSK" w:hAnsi="TH SarabunPSK" w:cs="TH SarabunPSK"/>
          <w:sz w:val="28"/>
          <w:szCs w:val="28"/>
        </w:rPr>
        <w:t xml:space="preserve">, </w:t>
      </w:r>
      <w:r w:rsidR="00942D09">
        <w:rPr>
          <w:rFonts w:ascii="TH SarabunPSK" w:hAnsi="TH SarabunPSK" w:cs="TH SarabunPSK" w:hint="cs"/>
          <w:sz w:val="28"/>
          <w:szCs w:val="28"/>
          <w:cs/>
        </w:rPr>
        <w:t>สาขาวิชาบริหารธุรกิจ</w:t>
      </w:r>
      <w:r w:rsidR="00942D09">
        <w:rPr>
          <w:rFonts w:ascii="TH SarabunPSK" w:hAnsi="TH SarabunPSK" w:cs="TH SarabunPSK"/>
          <w:sz w:val="28"/>
          <w:szCs w:val="28"/>
        </w:rPr>
        <w:t xml:space="preserve">, </w:t>
      </w:r>
      <w:r w:rsidR="00942D09">
        <w:rPr>
          <w:rFonts w:ascii="TH SarabunPSK" w:hAnsi="TH SarabunPSK" w:cs="TH SarabunPSK" w:hint="cs"/>
          <w:sz w:val="28"/>
          <w:szCs w:val="28"/>
          <w:cs/>
        </w:rPr>
        <w:t>วิทยาลัยพาณิชยศาสตร์</w:t>
      </w:r>
      <w:r w:rsidR="00942D09">
        <w:rPr>
          <w:rFonts w:ascii="TH SarabunPSK" w:hAnsi="TH SarabunPSK" w:cs="TH SarabunPSK"/>
          <w:sz w:val="28"/>
          <w:szCs w:val="28"/>
        </w:rPr>
        <w:t xml:space="preserve">, </w:t>
      </w:r>
      <w:r w:rsidR="00942D09">
        <w:rPr>
          <w:rFonts w:ascii="TH SarabunPSK" w:hAnsi="TH SarabunPSK" w:cs="TH SarabunPSK" w:hint="cs"/>
          <w:sz w:val="28"/>
          <w:szCs w:val="28"/>
          <w:cs/>
        </w:rPr>
        <w:t>มหาวิทยาลัยบูรพา</w:t>
      </w:r>
      <w:r w:rsidR="00EE27A3">
        <w:rPr>
          <w:rFonts w:ascii="TH SarabunPSK" w:hAnsi="TH SarabunPSK" w:cs="TH SarabunPSK"/>
          <w:sz w:val="28"/>
          <w:szCs w:val="28"/>
        </w:rPr>
        <w:t>.</w:t>
      </w:r>
    </w:p>
    <w:p w14:paraId="1BBD949D" w14:textId="34C6F100" w:rsidR="00EE27A3" w:rsidRDefault="00EE27A3" w:rsidP="00A14948">
      <w:pPr>
        <w:ind w:left="709" w:hanging="709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>วรรณธิดา ยลวิลาศ</w:t>
      </w:r>
      <w:r>
        <w:rPr>
          <w:rFonts w:ascii="TH SarabunPSK" w:hAnsi="TH SarabunPSK" w:cs="TH SarabunPSK"/>
          <w:sz w:val="28"/>
          <w:szCs w:val="28"/>
        </w:rPr>
        <w:t xml:space="preserve">. (2564). </w:t>
      </w:r>
      <w:r w:rsidRPr="00FD4D65">
        <w:rPr>
          <w:rFonts w:ascii="TH SarabunPSK" w:hAnsi="TH SarabunPSK" w:cs="TH SarabunPSK"/>
          <w:i/>
          <w:iCs/>
          <w:sz w:val="28"/>
          <w:szCs w:val="28"/>
          <w:cs/>
        </w:rPr>
        <w:t>การจัดการสอนออนไลน์แบบเปิดกว้างสำหรับมวลชนด้วยแนวคิดการคิดการเรียนรู้ของเครื่องจักร</w:t>
      </w:r>
      <w:r w:rsidRPr="00FD4D65">
        <w:rPr>
          <w:rFonts w:ascii="TH SarabunPSK" w:hAnsi="TH SarabunPSK" w:cs="TH SarabunPSK"/>
          <w:i/>
          <w:iCs/>
          <w:sz w:val="28"/>
          <w:szCs w:val="28"/>
        </w:rPr>
        <w:t>.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="009A1F1E" w:rsidRPr="009A1F1E">
        <w:rPr>
          <w:rFonts w:ascii="TH SarabunPSK" w:hAnsi="TH SarabunPSK" w:cs="TH SarabunPSK"/>
          <w:sz w:val="28"/>
          <w:szCs w:val="28"/>
          <w:cs/>
        </w:rPr>
        <w:t>ดุษฎีนิพนธ์ปรัชญาดุษฎีบัณฑิต</w:t>
      </w:r>
      <w:r w:rsidR="009A1F1E">
        <w:rPr>
          <w:rFonts w:ascii="TH SarabunPSK" w:hAnsi="TH SarabunPSK" w:cs="TH SarabunPSK"/>
          <w:sz w:val="28"/>
          <w:szCs w:val="28"/>
        </w:rPr>
        <w:t xml:space="preserve">, </w:t>
      </w:r>
      <w:r w:rsidR="006B22FD" w:rsidRPr="006B22FD">
        <w:rPr>
          <w:rFonts w:ascii="TH SarabunPSK" w:hAnsi="TH SarabunPSK" w:cs="TH SarabunPSK"/>
          <w:sz w:val="28"/>
          <w:szCs w:val="28"/>
          <w:cs/>
        </w:rPr>
        <w:t>สาขาวิชาการวิจัยและสถิติทางวิทยาการปัญญา</w:t>
      </w:r>
      <w:r w:rsidR="00F9144E">
        <w:rPr>
          <w:rFonts w:ascii="TH SarabunPSK" w:hAnsi="TH SarabunPSK" w:cs="TH SarabunPSK"/>
          <w:sz w:val="28"/>
          <w:szCs w:val="28"/>
        </w:rPr>
        <w:t xml:space="preserve">, </w:t>
      </w:r>
      <w:r w:rsidR="00F9144E" w:rsidRPr="00F9144E">
        <w:rPr>
          <w:rFonts w:ascii="TH SarabunPSK" w:hAnsi="TH SarabunPSK" w:cs="TH SarabunPSK"/>
          <w:sz w:val="28"/>
          <w:szCs w:val="28"/>
          <w:cs/>
        </w:rPr>
        <w:t>วิทยาลัยวิทยาการวิจัยและวิทยาการปัญญา</w:t>
      </w:r>
      <w:r w:rsidR="00F9144E">
        <w:rPr>
          <w:rFonts w:ascii="TH SarabunPSK" w:hAnsi="TH SarabunPSK" w:cs="TH SarabunPSK"/>
          <w:sz w:val="28"/>
          <w:szCs w:val="28"/>
        </w:rPr>
        <w:t xml:space="preserve">, </w:t>
      </w:r>
      <w:r w:rsidR="00F9144E">
        <w:rPr>
          <w:rFonts w:ascii="TH SarabunPSK" w:hAnsi="TH SarabunPSK" w:cs="TH SarabunPSK" w:hint="cs"/>
          <w:sz w:val="28"/>
          <w:szCs w:val="28"/>
          <w:cs/>
        </w:rPr>
        <w:t>มหาวิทยาลัยบูรพา</w:t>
      </w:r>
      <w:r w:rsidR="00F9144E">
        <w:rPr>
          <w:rFonts w:ascii="TH SarabunPSK" w:hAnsi="TH SarabunPSK" w:cs="TH SarabunPSK"/>
          <w:sz w:val="28"/>
          <w:szCs w:val="28"/>
        </w:rPr>
        <w:t>.</w:t>
      </w:r>
    </w:p>
    <w:p w14:paraId="3E429AFA" w14:textId="77777777" w:rsidR="007317C7" w:rsidRPr="007317C7" w:rsidRDefault="007317C7" w:rsidP="007317C7">
      <w:pPr>
        <w:rPr>
          <w:rFonts w:ascii="TH SarabunPSK" w:hAnsi="TH SarabunPSK" w:cs="TH SarabunPSK"/>
          <w:b/>
          <w:bCs/>
          <w:sz w:val="28"/>
          <w:szCs w:val="28"/>
        </w:rPr>
      </w:pPr>
      <w:r w:rsidRPr="007317C7">
        <w:rPr>
          <w:rFonts w:ascii="TH SarabunPSK" w:hAnsi="TH SarabunPSK" w:cs="TH SarabunPSK" w:hint="cs"/>
          <w:b/>
          <w:bCs/>
          <w:sz w:val="28"/>
          <w:szCs w:val="28"/>
          <w:cs/>
        </w:rPr>
        <w:t>สิ่งพิมพ์จากอินเทอร์เน็ต</w:t>
      </w:r>
    </w:p>
    <w:p w14:paraId="1C403C71" w14:textId="172450EF" w:rsidR="007317C7" w:rsidRDefault="007317C7" w:rsidP="007317C7">
      <w:pPr>
        <w:rPr>
          <w:rFonts w:ascii="TH SarabunPSK" w:hAnsi="TH SarabunPSK" w:cs="TH SarabunPSK"/>
          <w:sz w:val="28"/>
          <w:szCs w:val="28"/>
        </w:rPr>
      </w:pPr>
      <w:r w:rsidRPr="007317C7">
        <w:rPr>
          <w:rFonts w:ascii="TH SarabunPSK" w:hAnsi="TH SarabunPSK" w:cs="TH SarabunPSK" w:hint="cs"/>
          <w:sz w:val="28"/>
          <w:szCs w:val="28"/>
          <w:cs/>
        </w:rPr>
        <w:t>ชื่อนามสกุลผู้เขียนบทความ.</w:t>
      </w:r>
      <w:r w:rsidR="002C2F94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(ปี</w:t>
      </w:r>
      <w:r w:rsidR="00740DD3">
        <w:rPr>
          <w:rFonts w:ascii="TH SarabunPSK" w:hAnsi="TH SarabunPSK" w:cs="TH SarabunPSK" w:hint="cs"/>
          <w:sz w:val="28"/>
          <w:szCs w:val="28"/>
          <w:cs/>
        </w:rPr>
        <w:t>พิมพ์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).</w:t>
      </w:r>
      <w:r w:rsidR="00E83F13">
        <w:rPr>
          <w:rFonts w:ascii="TH SarabunPSK" w:hAnsi="TH SarabunPSK" w:cs="TH SarabunPSK"/>
          <w:sz w:val="28"/>
          <w:szCs w:val="28"/>
        </w:rPr>
        <w:t>//</w:t>
      </w:r>
      <w:r w:rsidRPr="00A06954">
        <w:rPr>
          <w:rFonts w:ascii="TH SarabunPSK" w:hAnsi="TH SarabunPSK" w:cs="TH SarabunPSK" w:hint="cs"/>
          <w:i/>
          <w:iCs/>
          <w:sz w:val="28"/>
          <w:szCs w:val="28"/>
          <w:cs/>
        </w:rPr>
        <w:t>ชื่อบทความ.</w:t>
      </w:r>
      <w:r w:rsidR="00E83F13">
        <w:rPr>
          <w:rFonts w:ascii="TH SarabunPSK" w:hAnsi="TH SarabunPSK" w:cs="TH SarabunPSK"/>
          <w:sz w:val="28"/>
          <w:szCs w:val="28"/>
        </w:rPr>
        <w:t>/</w:t>
      </w:r>
      <w:r w:rsidR="00E83F13">
        <w:rPr>
          <w:rFonts w:ascii="TH SarabunPSK" w:hAnsi="TH SarabunPSK" w:cs="TH SarabunPSK" w:hint="cs"/>
          <w:sz w:val="28"/>
          <w:szCs w:val="28"/>
          <w:cs/>
        </w:rPr>
        <w:t>สืบค้นเมื่อ</w:t>
      </w:r>
      <w:r w:rsidR="00FC7A6B">
        <w:rPr>
          <w:rFonts w:ascii="TH SarabunPSK" w:hAnsi="TH SarabunPSK" w:cs="TH SarabunPSK"/>
          <w:sz w:val="28"/>
          <w:szCs w:val="28"/>
        </w:rPr>
        <w:t>/</w:t>
      </w:r>
      <w:r w:rsidR="00FC7A6B">
        <w:rPr>
          <w:rFonts w:ascii="TH SarabunPSK" w:hAnsi="TH SarabunPSK" w:cs="TH SarabunPSK" w:hint="cs"/>
          <w:sz w:val="28"/>
          <w:szCs w:val="28"/>
          <w:cs/>
        </w:rPr>
        <w:t>วัน</w:t>
      </w:r>
      <w:r w:rsidR="00FC7A6B">
        <w:rPr>
          <w:rFonts w:ascii="TH SarabunPSK" w:hAnsi="TH SarabunPSK" w:cs="TH SarabunPSK"/>
          <w:sz w:val="28"/>
          <w:szCs w:val="28"/>
        </w:rPr>
        <w:t>/</w:t>
      </w:r>
      <w:r w:rsidR="00FC7A6B">
        <w:rPr>
          <w:rFonts w:ascii="TH SarabunPSK" w:hAnsi="TH SarabunPSK" w:cs="TH SarabunPSK" w:hint="cs"/>
          <w:sz w:val="28"/>
          <w:szCs w:val="28"/>
          <w:cs/>
        </w:rPr>
        <w:t>เดือน</w:t>
      </w:r>
      <w:r w:rsidR="00FC7A6B">
        <w:rPr>
          <w:rFonts w:ascii="TH SarabunPSK" w:hAnsi="TH SarabunPSK" w:cs="TH SarabunPSK"/>
          <w:sz w:val="28"/>
          <w:szCs w:val="28"/>
        </w:rPr>
        <w:t>/</w:t>
      </w:r>
      <w:r w:rsidR="00FC7A6B">
        <w:rPr>
          <w:rFonts w:ascii="TH SarabunPSK" w:hAnsi="TH SarabunPSK" w:cs="TH SarabunPSK" w:hint="cs"/>
          <w:sz w:val="28"/>
          <w:szCs w:val="28"/>
          <w:cs/>
        </w:rPr>
        <w:t>ปี</w:t>
      </w:r>
      <w:r w:rsidR="00FC7A6B">
        <w:rPr>
          <w:rFonts w:ascii="TH SarabunPSK" w:hAnsi="TH SarabunPSK" w:cs="TH SarabunPSK"/>
          <w:sz w:val="28"/>
          <w:szCs w:val="28"/>
        </w:rPr>
        <w:t>,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 xml:space="preserve">จาก </w:t>
      </w:r>
      <w:r w:rsidRPr="007317C7">
        <w:rPr>
          <w:rFonts w:ascii="TH SarabunPSK" w:hAnsi="TH SarabunPSK" w:cs="TH SarabunPSK" w:hint="cs"/>
          <w:sz w:val="28"/>
          <w:szCs w:val="28"/>
        </w:rPr>
        <w:t>http://ww</w:t>
      </w:r>
      <w:r w:rsidR="00FC7A6B">
        <w:rPr>
          <w:rFonts w:ascii="TH SarabunPSK" w:hAnsi="TH SarabunPSK" w:cs="TH SarabunPSK"/>
          <w:sz w:val="28"/>
          <w:szCs w:val="28"/>
        </w:rPr>
        <w:t>w.xxx</w:t>
      </w:r>
    </w:p>
    <w:p w14:paraId="1E45DF3C" w14:textId="4CD9D597" w:rsidR="00A33C90" w:rsidRPr="00A33C90" w:rsidRDefault="00A33C90" w:rsidP="00A33C90">
      <w:pPr>
        <w:pStyle w:val="Bibliography"/>
        <w:rPr>
          <w:rFonts w:ascii="TH SarabunPSK" w:hAnsi="TH SarabunPSK" w:cs="TH SarabunPSK"/>
          <w:sz w:val="28"/>
          <w:szCs w:val="28"/>
        </w:rPr>
      </w:pPr>
      <w:r w:rsidRPr="00A33C90">
        <w:rPr>
          <w:rFonts w:ascii="TH SarabunPSK" w:hAnsi="TH SarabunPSK" w:cs="TH SarabunPSK" w:hint="cs"/>
          <w:sz w:val="28"/>
          <w:szCs w:val="28"/>
          <w:cs/>
        </w:rPr>
        <w:t>สถาบันอุทยานการเรียนรู้. (25</w:t>
      </w:r>
      <w:r w:rsidR="00BD5F59">
        <w:rPr>
          <w:rFonts w:ascii="TH SarabunPSK" w:hAnsi="TH SarabunPSK" w:cs="TH SarabunPSK"/>
          <w:sz w:val="28"/>
          <w:szCs w:val="28"/>
        </w:rPr>
        <w:t>64</w:t>
      </w:r>
      <w:r w:rsidRPr="00A33C90">
        <w:rPr>
          <w:rFonts w:ascii="TH SarabunPSK" w:hAnsi="TH SarabunPSK" w:cs="TH SarabunPSK" w:hint="cs"/>
          <w:sz w:val="28"/>
          <w:szCs w:val="28"/>
          <w:cs/>
        </w:rPr>
        <w:t>).</w:t>
      </w:r>
      <w:r w:rsidR="002F47AE"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 </w:t>
      </w:r>
      <w:r w:rsidRPr="00A06954">
        <w:rPr>
          <w:rFonts w:ascii="TH SarabunPSK" w:hAnsi="TH SarabunPSK" w:cs="TH SarabunPSK" w:hint="cs"/>
          <w:i/>
          <w:iCs/>
          <w:sz w:val="28"/>
          <w:szCs w:val="28"/>
          <w:cs/>
        </w:rPr>
        <w:t>ห้องสมุดทีเคพาร์ค</w:t>
      </w:r>
      <w:r w:rsidRPr="00A06954">
        <w:rPr>
          <w:rFonts w:ascii="TH SarabunPSK" w:hAnsi="TH SarabunPSK" w:cs="TH SarabunPSK" w:hint="cs"/>
          <w:i/>
          <w:iCs/>
          <w:sz w:val="28"/>
          <w:szCs w:val="28"/>
        </w:rPr>
        <w:t>.</w:t>
      </w:r>
      <w:r w:rsidR="002F47AE">
        <w:rPr>
          <w:rFonts w:ascii="TH SarabunPSK" w:hAnsi="TH SarabunPSK" w:cs="TH SarabunPSK"/>
          <w:sz w:val="28"/>
          <w:szCs w:val="28"/>
        </w:rPr>
        <w:t xml:space="preserve"> </w:t>
      </w:r>
      <w:r w:rsidR="00730EC9" w:rsidRPr="00730EC9">
        <w:rPr>
          <w:rFonts w:ascii="TH SarabunPSK" w:hAnsi="TH SarabunPSK" w:cs="TH SarabunPSK"/>
          <w:sz w:val="28"/>
          <w:szCs w:val="28"/>
          <w:cs/>
        </w:rPr>
        <w:t>สืบค้น</w:t>
      </w:r>
      <w:r w:rsidR="0035131C">
        <w:rPr>
          <w:rFonts w:ascii="TH SarabunPSK" w:hAnsi="TH SarabunPSK" w:cs="TH SarabunPSK" w:hint="cs"/>
          <w:sz w:val="28"/>
          <w:szCs w:val="28"/>
          <w:cs/>
        </w:rPr>
        <w:t>เมื่อ</w:t>
      </w:r>
      <w:r w:rsidR="00730EC9" w:rsidRPr="00730EC9">
        <w:rPr>
          <w:rFonts w:ascii="TH SarabunPSK" w:hAnsi="TH SarabunPSK" w:cs="TH SarabunPSK"/>
          <w:sz w:val="28"/>
          <w:szCs w:val="28"/>
          <w:cs/>
        </w:rPr>
        <w:t xml:space="preserve"> </w:t>
      </w:r>
      <w:r w:rsidR="00730EC9" w:rsidRPr="00730EC9">
        <w:rPr>
          <w:rFonts w:ascii="TH SarabunPSK" w:hAnsi="TH SarabunPSK" w:cs="TH SarabunPSK"/>
          <w:sz w:val="28"/>
          <w:szCs w:val="28"/>
        </w:rPr>
        <w:t xml:space="preserve">4 </w:t>
      </w:r>
      <w:r w:rsidR="00730EC9" w:rsidRPr="00730EC9">
        <w:rPr>
          <w:rFonts w:ascii="TH SarabunPSK" w:hAnsi="TH SarabunPSK" w:cs="TH SarabunPSK"/>
          <w:sz w:val="28"/>
          <w:szCs w:val="28"/>
          <w:cs/>
        </w:rPr>
        <w:t xml:space="preserve">กันยายน </w:t>
      </w:r>
      <w:r w:rsidR="00730EC9" w:rsidRPr="00730EC9">
        <w:rPr>
          <w:rFonts w:ascii="TH SarabunPSK" w:hAnsi="TH SarabunPSK" w:cs="TH SarabunPSK"/>
          <w:sz w:val="28"/>
          <w:szCs w:val="28"/>
        </w:rPr>
        <w:t>2564</w:t>
      </w:r>
      <w:r w:rsidR="00D833E5">
        <w:rPr>
          <w:rFonts w:ascii="TH SarabunPSK" w:hAnsi="TH SarabunPSK" w:cs="TH SarabunPSK"/>
          <w:sz w:val="28"/>
          <w:szCs w:val="28"/>
        </w:rPr>
        <w:t>,</w:t>
      </w:r>
      <w:r w:rsidR="002F47AE">
        <w:rPr>
          <w:rFonts w:ascii="TH SarabunPSK" w:hAnsi="TH SarabunPSK" w:cs="TH SarabunPSK"/>
          <w:sz w:val="28"/>
          <w:szCs w:val="28"/>
        </w:rPr>
        <w:t xml:space="preserve"> </w:t>
      </w:r>
      <w:r w:rsidR="00BD5F59">
        <w:rPr>
          <w:rFonts w:ascii="TH SarabunPSK" w:hAnsi="TH SarabunPSK" w:cs="TH SarabunPSK" w:hint="cs"/>
          <w:sz w:val="28"/>
          <w:szCs w:val="28"/>
          <w:cs/>
        </w:rPr>
        <w:t>จาก</w:t>
      </w:r>
      <w:r>
        <w:rPr>
          <w:rFonts w:ascii="TH SarabunPSK" w:hAnsi="TH SarabunPSK" w:cs="TH SarabunPSK"/>
          <w:sz w:val="28"/>
          <w:szCs w:val="28"/>
        </w:rPr>
        <w:tab/>
      </w:r>
      <w:r w:rsidRPr="00A33C90">
        <w:rPr>
          <w:rFonts w:ascii="TH SarabunPSK" w:hAnsi="TH SarabunPSK" w:cs="TH SarabunPSK" w:hint="cs"/>
          <w:sz w:val="28"/>
          <w:szCs w:val="28"/>
        </w:rPr>
        <w:t>https://www.tkpark.or.th/tha/library</w:t>
      </w:r>
    </w:p>
    <w:p w14:paraId="3DC253A4" w14:textId="77777777" w:rsidR="007317C7" w:rsidRPr="007317C7" w:rsidRDefault="007317C7" w:rsidP="007317C7">
      <w:pPr>
        <w:rPr>
          <w:rFonts w:ascii="TH SarabunPSK" w:hAnsi="TH SarabunPSK" w:cs="TH SarabunPSK"/>
          <w:b/>
          <w:bCs/>
          <w:sz w:val="28"/>
          <w:szCs w:val="28"/>
        </w:rPr>
      </w:pPr>
      <w:r w:rsidRPr="007317C7">
        <w:rPr>
          <w:rFonts w:ascii="TH SarabunPSK" w:hAnsi="TH SarabunPSK" w:cs="TH SarabunPSK" w:hint="cs"/>
          <w:b/>
          <w:bCs/>
          <w:sz w:val="28"/>
          <w:szCs w:val="28"/>
          <w:cs/>
        </w:rPr>
        <w:t>การสัมภาษณ์</w:t>
      </w:r>
    </w:p>
    <w:p w14:paraId="630F9012" w14:textId="7060C041" w:rsidR="007317C7" w:rsidRPr="007317C7" w:rsidRDefault="007317C7" w:rsidP="007317C7">
      <w:pPr>
        <w:rPr>
          <w:rFonts w:ascii="TH SarabunPSK" w:hAnsi="TH SarabunPSK" w:cs="TH SarabunPSK"/>
          <w:sz w:val="28"/>
          <w:szCs w:val="28"/>
        </w:rPr>
      </w:pPr>
      <w:r w:rsidRPr="007317C7">
        <w:rPr>
          <w:rFonts w:ascii="TH SarabunPSK" w:hAnsi="TH SarabunPSK" w:cs="TH SarabunPSK" w:hint="cs"/>
          <w:sz w:val="28"/>
          <w:szCs w:val="28"/>
          <w:cs/>
        </w:rPr>
        <w:t>ชื่อผู้ให้สัมภาษณ์</w:t>
      </w:r>
      <w:r w:rsidR="00186B32">
        <w:rPr>
          <w:rFonts w:ascii="TH SarabunPSK" w:hAnsi="TH SarabunPSK" w:cs="TH SarabunPSK"/>
          <w:sz w:val="28"/>
          <w:szCs w:val="28"/>
        </w:rPr>
        <w:t>./</w:t>
      </w:r>
      <w:r w:rsidRPr="007317C7">
        <w:rPr>
          <w:rFonts w:ascii="TH SarabunPSK" w:hAnsi="TH SarabunPSK" w:cs="TH SarabunPSK" w:hint="cs"/>
          <w:sz w:val="28"/>
          <w:szCs w:val="28"/>
        </w:rPr>
        <w:t>(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ปีสัมภาษณ์</w:t>
      </w:r>
      <w:r w:rsidRPr="007317C7">
        <w:rPr>
          <w:rFonts w:ascii="TH SarabunPSK" w:hAnsi="TH SarabunPSK" w:cs="TH SarabunPSK" w:hint="cs"/>
          <w:sz w:val="28"/>
          <w:szCs w:val="28"/>
        </w:rPr>
        <w:t>,</w:t>
      </w:r>
      <w:r w:rsidR="00186B32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เดือน</w:t>
      </w:r>
      <w:r w:rsidR="00435E24">
        <w:rPr>
          <w:rFonts w:ascii="TH SarabunPSK" w:hAnsi="TH SarabunPSK" w:cs="TH SarabunPSK"/>
          <w:sz w:val="28"/>
          <w:szCs w:val="28"/>
        </w:rPr>
        <w:t>/</w:t>
      </w:r>
      <w:r w:rsidR="00435E24">
        <w:rPr>
          <w:rFonts w:ascii="TH SarabunPSK" w:hAnsi="TH SarabunPSK" w:cs="TH SarabunPSK" w:hint="cs"/>
          <w:sz w:val="28"/>
          <w:szCs w:val="28"/>
          <w:cs/>
        </w:rPr>
        <w:t>วันที่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).</w:t>
      </w:r>
      <w:r w:rsidR="006C0634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ตำแหน่ง</w:t>
      </w:r>
      <w:r w:rsidR="00DC2306">
        <w:rPr>
          <w:rFonts w:ascii="TH SarabunPSK" w:hAnsi="TH SarabunPSK" w:cs="TH SarabunPSK"/>
          <w:sz w:val="28"/>
          <w:szCs w:val="28"/>
        </w:rPr>
        <w:t>(</w:t>
      </w:r>
      <w:r w:rsidR="00DC2306">
        <w:rPr>
          <w:rFonts w:ascii="TH SarabunPSK" w:hAnsi="TH SarabunPSK" w:cs="TH SarabunPSK" w:hint="cs"/>
          <w:sz w:val="28"/>
          <w:szCs w:val="28"/>
          <w:cs/>
        </w:rPr>
        <w:t>ถ้ามี</w:t>
      </w:r>
      <w:r w:rsidR="00DC2306">
        <w:rPr>
          <w:rFonts w:ascii="TH SarabunPSK" w:hAnsi="TH SarabunPSK" w:cs="TH SarabunPSK"/>
          <w:sz w:val="28"/>
          <w:szCs w:val="28"/>
        </w:rPr>
        <w:t>)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.</w:t>
      </w:r>
      <w:r w:rsidR="00DC2306">
        <w:rPr>
          <w:rFonts w:ascii="TH SarabunPSK" w:hAnsi="TH SarabunPSK" w:cs="TH SarabunPSK"/>
          <w:sz w:val="28"/>
          <w:szCs w:val="28"/>
        </w:rPr>
        <w:t>/</w:t>
      </w:r>
      <w:r w:rsidRPr="007317C7">
        <w:rPr>
          <w:rFonts w:ascii="TH SarabunPSK" w:hAnsi="TH SarabunPSK" w:cs="TH SarabunPSK" w:hint="cs"/>
          <w:sz w:val="28"/>
          <w:szCs w:val="28"/>
          <w:cs/>
        </w:rPr>
        <w:t>สัมภาษณ์.</w:t>
      </w:r>
    </w:p>
    <w:p w14:paraId="5CA37B06" w14:textId="1BD12729" w:rsidR="00EA4AB5" w:rsidRDefault="007317C7" w:rsidP="005D1B39">
      <w:pPr>
        <w:rPr>
          <w:rFonts w:ascii="TH SarabunPSK" w:hAnsi="TH SarabunPSK" w:cs="TH SarabunPSK"/>
          <w:color w:val="FF0000"/>
          <w:sz w:val="28"/>
          <w:szCs w:val="28"/>
        </w:rPr>
      </w:pPr>
      <w:r w:rsidRPr="00DC2306">
        <w:rPr>
          <w:rFonts w:ascii="TH SarabunPSK" w:hAnsi="TH SarabunPSK" w:cs="TH SarabunPSK" w:hint="cs"/>
          <w:sz w:val="28"/>
          <w:szCs w:val="28"/>
          <w:cs/>
        </w:rPr>
        <w:t>กตัญญู แก้วหานาม. (2564</w:t>
      </w:r>
      <w:r w:rsidRPr="00DC2306">
        <w:rPr>
          <w:rFonts w:ascii="TH SarabunPSK" w:hAnsi="TH SarabunPSK" w:cs="TH SarabunPSK" w:hint="cs"/>
          <w:sz w:val="28"/>
          <w:szCs w:val="28"/>
        </w:rPr>
        <w:t>,</w:t>
      </w:r>
      <w:r w:rsidRPr="00DC2306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DC2306" w:rsidRPr="00DC2306">
        <w:rPr>
          <w:rFonts w:ascii="TH SarabunPSK" w:hAnsi="TH SarabunPSK" w:cs="TH SarabunPSK" w:hint="cs"/>
          <w:sz w:val="28"/>
          <w:szCs w:val="28"/>
          <w:cs/>
        </w:rPr>
        <w:t>มีนาคม</w:t>
      </w:r>
      <w:r w:rsidR="00435E24">
        <w:rPr>
          <w:rFonts w:ascii="TH SarabunPSK" w:hAnsi="TH SarabunPSK" w:cs="TH SarabunPSK" w:hint="cs"/>
          <w:sz w:val="28"/>
          <w:szCs w:val="28"/>
          <w:cs/>
        </w:rPr>
        <w:t xml:space="preserve"> </w:t>
      </w:r>
      <w:r w:rsidR="00435E24" w:rsidRPr="00DC2306">
        <w:rPr>
          <w:rFonts w:ascii="TH SarabunPSK" w:hAnsi="TH SarabunPSK" w:cs="TH SarabunPSK" w:hint="cs"/>
          <w:sz w:val="28"/>
          <w:szCs w:val="28"/>
        </w:rPr>
        <w:t>10</w:t>
      </w:r>
      <w:r w:rsidRPr="00DC2306">
        <w:rPr>
          <w:rFonts w:ascii="TH SarabunPSK" w:hAnsi="TH SarabunPSK" w:cs="TH SarabunPSK" w:hint="cs"/>
          <w:sz w:val="28"/>
          <w:szCs w:val="28"/>
          <w:cs/>
        </w:rPr>
        <w:t>).</w:t>
      </w:r>
      <w:r w:rsidRPr="007317C7"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</w:t>
      </w:r>
      <w:r w:rsidRPr="00565515">
        <w:rPr>
          <w:rFonts w:ascii="TH SarabunPSK" w:hAnsi="TH SarabunPSK" w:cs="TH SarabunPSK" w:hint="cs"/>
          <w:sz w:val="28"/>
          <w:szCs w:val="28"/>
          <w:cs/>
        </w:rPr>
        <w:t>ผู้ช่วยอธิการบดีมหาวิทยาลัยกาฬสินธุ์. สัมภาษณ์.</w:t>
      </w:r>
    </w:p>
    <w:p w14:paraId="06B3776A" w14:textId="77777777" w:rsidR="00EA4AB5" w:rsidRPr="00332563" w:rsidRDefault="00EA4AB5" w:rsidP="00D24D94">
      <w:pPr>
        <w:ind w:left="720" w:hanging="720"/>
        <w:jc w:val="thaiDistribute"/>
        <w:rPr>
          <w:rFonts w:ascii="TH SarabunPSK" w:hAnsi="TH SarabunPSK" w:cs="TH SarabunPSK"/>
          <w:color w:val="FF0000"/>
          <w:sz w:val="28"/>
          <w:szCs w:val="28"/>
        </w:rPr>
      </w:pPr>
    </w:p>
    <w:sectPr w:rsidR="00EA4AB5" w:rsidRPr="00332563" w:rsidSect="00630B92">
      <w:headerReference w:type="even" r:id="rId10"/>
      <w:headerReference w:type="default" r:id="rId11"/>
      <w:footnotePr>
        <w:numRestart w:val="eachPage"/>
      </w:footnotePr>
      <w:pgSz w:w="10319" w:h="14572" w:code="13"/>
      <w:pgMar w:top="1440" w:right="1134" w:bottom="567" w:left="1134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702B9B" w14:textId="77777777" w:rsidR="00547D79" w:rsidRDefault="00547D79" w:rsidP="00D16117">
      <w:r>
        <w:separator/>
      </w:r>
    </w:p>
  </w:endnote>
  <w:endnote w:type="continuationSeparator" w:id="0">
    <w:p w14:paraId="293B305B" w14:textId="77777777" w:rsidR="00547D79" w:rsidRDefault="00547D79" w:rsidP="00D161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 New">
    <w:altName w:val="TH SarabunPSK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illenia New">
    <w:altName w:val="Angsana New"/>
    <w:panose1 w:val="00000000000000000000"/>
    <w:charset w:val="DE"/>
    <w:family w:val="roman"/>
    <w:notTrueType/>
    <w:pitch w:val="default"/>
    <w:sig w:usb0="01000003" w:usb1="00000000" w:usb2="00000000" w:usb3="00000000" w:csb0="00010001" w:csb1="00000000"/>
  </w:font>
  <w:font w:name="PSL Display Pro (ฐ5@-*A-% 4*@ฐ">
    <w:altName w:val="PSL Display Pro (ฐ5@-*A-% 4*@ฐ"/>
    <w:panose1 w:val="00000000000000000000"/>
    <w:charset w:val="DE"/>
    <w:family w:val="swiss"/>
    <w:notTrueType/>
    <w:pitch w:val="default"/>
    <w:sig w:usb0="01000001" w:usb1="00000000" w:usb2="00000000" w:usb3="00000000" w:csb0="00010000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6F9759" w14:textId="77777777" w:rsidR="00547D79" w:rsidRDefault="00547D79" w:rsidP="00D16117">
      <w:r>
        <w:separator/>
      </w:r>
    </w:p>
  </w:footnote>
  <w:footnote w:type="continuationSeparator" w:id="0">
    <w:p w14:paraId="30B4B045" w14:textId="77777777" w:rsidR="00547D79" w:rsidRDefault="00547D79" w:rsidP="00D16117">
      <w:r>
        <w:continuationSeparator/>
      </w:r>
    </w:p>
  </w:footnote>
  <w:footnote w:id="1">
    <w:p w14:paraId="5066EB7F" w14:textId="6C889942" w:rsidR="00630B92" w:rsidRPr="00B52B9F" w:rsidRDefault="00630B92">
      <w:pPr>
        <w:pStyle w:val="FootnoteText"/>
        <w:rPr>
          <w:rFonts w:ascii="TH SarabunPSK" w:hAnsi="TH SarabunPSK" w:cs="TH SarabunPSK"/>
          <w:sz w:val="24"/>
          <w:szCs w:val="24"/>
        </w:rPr>
      </w:pPr>
      <w:r w:rsidRPr="00B52B9F">
        <w:rPr>
          <w:rStyle w:val="FootnoteReference"/>
          <w:rFonts w:ascii="TH SarabunPSK" w:hAnsi="TH SarabunPSK" w:cs="TH SarabunPSK"/>
          <w:sz w:val="24"/>
          <w:szCs w:val="24"/>
        </w:rPr>
        <w:footnoteRef/>
      </w:r>
      <w:r w:rsidRPr="00B52B9F">
        <w:rPr>
          <w:rFonts w:ascii="TH SarabunPSK" w:hAnsi="TH SarabunPSK" w:cs="TH SarabunPSK"/>
          <w:sz w:val="24"/>
          <w:szCs w:val="24"/>
          <w:cs/>
        </w:rPr>
        <w:t xml:space="preserve"> </w:t>
      </w:r>
      <w:r w:rsidR="00A85AC3" w:rsidRPr="00B52B9F">
        <w:rPr>
          <w:rFonts w:ascii="TH SarabunPSK" w:hAnsi="TH SarabunPSK" w:cs="TH SarabunPSK"/>
          <w:sz w:val="24"/>
          <w:szCs w:val="24"/>
          <w:cs/>
        </w:rPr>
        <w:t>ตำแหน่งทางวิชาการ</w:t>
      </w:r>
      <w:r w:rsidR="00A85AC3" w:rsidRPr="00B52B9F">
        <w:rPr>
          <w:rFonts w:ascii="TH SarabunPSK" w:hAnsi="TH SarabunPSK" w:cs="TH SarabunPSK"/>
          <w:sz w:val="24"/>
          <w:szCs w:val="24"/>
        </w:rPr>
        <w:t xml:space="preserve">, </w:t>
      </w:r>
      <w:r w:rsidR="00A85AC3" w:rsidRPr="00B52B9F">
        <w:rPr>
          <w:rFonts w:ascii="TH SarabunPSK" w:hAnsi="TH SarabunPSK" w:cs="TH SarabunPSK"/>
          <w:sz w:val="24"/>
          <w:szCs w:val="24"/>
          <w:cs/>
        </w:rPr>
        <w:t xml:space="preserve">สาขาวิชา คณะ มหาวิทยาลัย/หน่วยงาน </w:t>
      </w:r>
      <w:r w:rsidR="00A85AC3" w:rsidRPr="00B52B9F">
        <w:rPr>
          <w:rFonts w:ascii="TH SarabunPSK" w:hAnsi="TH SarabunPSK" w:cs="TH SarabunPSK"/>
          <w:color w:val="FF0000"/>
          <w:sz w:val="24"/>
          <w:szCs w:val="24"/>
          <w:cs/>
        </w:rPr>
        <w:t>(ขนาด</w:t>
      </w:r>
      <w:r w:rsidR="00A85AC3" w:rsidRPr="00B52B9F">
        <w:rPr>
          <w:rFonts w:ascii="TH SarabunPSK" w:hAnsi="TH SarabunPSK" w:cs="TH SarabunPSK" w:hint="cs"/>
          <w:color w:val="FF0000"/>
          <w:sz w:val="24"/>
          <w:szCs w:val="24"/>
          <w:cs/>
        </w:rPr>
        <w:t>อักษร</w:t>
      </w:r>
      <w:r w:rsidR="00A85AC3" w:rsidRPr="00B52B9F">
        <w:rPr>
          <w:rFonts w:ascii="TH SarabunPSK" w:hAnsi="TH SarabunPSK" w:cs="TH SarabunPSK"/>
          <w:color w:val="FF0000"/>
          <w:sz w:val="24"/>
          <w:szCs w:val="24"/>
          <w:cs/>
        </w:rPr>
        <w:t xml:space="preserve"> 1</w:t>
      </w:r>
      <w:r w:rsidR="00A85AC3" w:rsidRPr="00B52B9F">
        <w:rPr>
          <w:rFonts w:ascii="TH SarabunPSK" w:hAnsi="TH SarabunPSK" w:cs="TH SarabunPSK"/>
          <w:color w:val="FF0000"/>
          <w:sz w:val="24"/>
          <w:szCs w:val="24"/>
        </w:rPr>
        <w:t>2</w:t>
      </w:r>
      <w:r w:rsidR="00A85AC3" w:rsidRPr="00B52B9F">
        <w:rPr>
          <w:rFonts w:ascii="TH SarabunPSK" w:hAnsi="TH SarabunPSK" w:cs="TH SarabunPSK"/>
          <w:color w:val="FF0000"/>
          <w:sz w:val="24"/>
          <w:szCs w:val="24"/>
          <w:cs/>
        </w:rPr>
        <w:t xml:space="preserve"> ปกติ</w:t>
      </w:r>
      <w:r w:rsidR="00B52B9F" w:rsidRPr="00B52B9F">
        <w:rPr>
          <w:rFonts w:ascii="TH SarabunPSK" w:hAnsi="TH SarabunPSK" w:cs="TH SarabunPSK" w:hint="cs"/>
          <w:color w:val="FF0000"/>
          <w:sz w:val="24"/>
          <w:szCs w:val="24"/>
          <w:cs/>
        </w:rPr>
        <w:t xml:space="preserve"> โดยใส่ทั้งภาษาไทยและภาษาอังกฤษ)</w:t>
      </w:r>
      <w:r w:rsidR="00441911" w:rsidRPr="00B52B9F">
        <w:rPr>
          <w:rFonts w:ascii="TH SarabunPSK" w:hAnsi="TH SarabunPSK" w:cs="TH SarabunPSK" w:hint="cs"/>
          <w:color w:val="FF0000"/>
          <w:sz w:val="24"/>
          <w:szCs w:val="24"/>
          <w:cs/>
        </w:rPr>
        <w:t xml:space="preserve">  </w:t>
      </w:r>
    </w:p>
  </w:footnote>
  <w:footnote w:id="2">
    <w:p w14:paraId="1765543C" w14:textId="77777777" w:rsidR="00630B92" w:rsidRPr="00B52B9F" w:rsidRDefault="00630B92" w:rsidP="00441911">
      <w:pPr>
        <w:pStyle w:val="FootnoteText"/>
        <w:rPr>
          <w:rFonts w:ascii="TH SarabunPSK" w:hAnsi="TH SarabunPSK" w:cs="TH SarabunPSK"/>
          <w:sz w:val="24"/>
          <w:szCs w:val="24"/>
          <w:cs/>
        </w:rPr>
      </w:pPr>
      <w:r w:rsidRPr="00B52B9F">
        <w:rPr>
          <w:rStyle w:val="FootnoteReference"/>
          <w:rFonts w:ascii="TH SarabunPSK" w:hAnsi="TH SarabunPSK" w:cs="TH SarabunPSK"/>
          <w:sz w:val="24"/>
          <w:szCs w:val="24"/>
        </w:rPr>
        <w:footnoteRef/>
      </w:r>
      <w:r w:rsidRPr="00B52B9F">
        <w:rPr>
          <w:rFonts w:ascii="TH SarabunPSK" w:hAnsi="TH SarabunPSK" w:cs="TH SarabunPSK"/>
          <w:sz w:val="24"/>
          <w:szCs w:val="24"/>
          <w:cs/>
        </w:rPr>
        <w:t xml:space="preserve"> </w:t>
      </w:r>
      <w:r w:rsidR="00A85AC3" w:rsidRPr="00B52B9F">
        <w:rPr>
          <w:rFonts w:ascii="TH SarabunPSK" w:hAnsi="TH SarabunPSK" w:cs="TH SarabunPSK"/>
          <w:sz w:val="24"/>
          <w:szCs w:val="24"/>
          <w:cs/>
        </w:rPr>
        <w:t>ตำแหน่งทางวิชาการ</w:t>
      </w:r>
      <w:r w:rsidR="00A85AC3" w:rsidRPr="00B52B9F">
        <w:rPr>
          <w:rFonts w:ascii="TH SarabunPSK" w:hAnsi="TH SarabunPSK" w:cs="TH SarabunPSK"/>
          <w:sz w:val="24"/>
          <w:szCs w:val="24"/>
        </w:rPr>
        <w:t xml:space="preserve">, </w:t>
      </w:r>
      <w:r w:rsidR="00A85AC3" w:rsidRPr="00B52B9F">
        <w:rPr>
          <w:rFonts w:ascii="TH SarabunPSK" w:hAnsi="TH SarabunPSK" w:cs="TH SarabunPSK"/>
          <w:sz w:val="24"/>
          <w:szCs w:val="24"/>
          <w:cs/>
        </w:rPr>
        <w:t>สาขาวิชา คณะ มหาวิทยาลัย/หน่วยงาน</w:t>
      </w:r>
    </w:p>
  </w:footnote>
  <w:footnote w:id="3">
    <w:p w14:paraId="255D4742" w14:textId="77777777" w:rsidR="00441911" w:rsidRPr="00B52B9F" w:rsidRDefault="00630B92" w:rsidP="00A85AC3">
      <w:pPr>
        <w:pStyle w:val="FootnoteText"/>
        <w:rPr>
          <w:rFonts w:ascii="TH SarabunPSK" w:hAnsi="TH SarabunPSK" w:cs="TH SarabunPSK"/>
          <w:sz w:val="24"/>
          <w:szCs w:val="24"/>
        </w:rPr>
      </w:pPr>
      <w:r w:rsidRPr="00B52B9F">
        <w:rPr>
          <w:rStyle w:val="FootnoteReference"/>
          <w:rFonts w:ascii="TH SarabunPSK" w:hAnsi="TH SarabunPSK" w:cs="TH SarabunPSK"/>
          <w:sz w:val="24"/>
          <w:szCs w:val="24"/>
        </w:rPr>
        <w:footnoteRef/>
      </w:r>
      <w:r w:rsidRPr="00B52B9F">
        <w:rPr>
          <w:rFonts w:ascii="TH SarabunPSK" w:hAnsi="TH SarabunPSK" w:cs="TH SarabunPSK"/>
          <w:sz w:val="24"/>
          <w:szCs w:val="24"/>
        </w:rPr>
        <w:t xml:space="preserve"> </w:t>
      </w:r>
      <w:r w:rsidR="00A85AC3" w:rsidRPr="00B52B9F">
        <w:rPr>
          <w:rFonts w:ascii="TH SarabunPSK" w:hAnsi="TH SarabunPSK" w:cs="TH SarabunPSK"/>
          <w:sz w:val="24"/>
          <w:szCs w:val="24"/>
          <w:cs/>
        </w:rPr>
        <w:t>ตำแหน่งทางวิชาการ</w:t>
      </w:r>
      <w:r w:rsidR="00A85AC3" w:rsidRPr="00B52B9F">
        <w:rPr>
          <w:rFonts w:ascii="TH SarabunPSK" w:hAnsi="TH SarabunPSK" w:cs="TH SarabunPSK"/>
          <w:sz w:val="24"/>
          <w:szCs w:val="24"/>
        </w:rPr>
        <w:t xml:space="preserve">, </w:t>
      </w:r>
      <w:r w:rsidR="00A85AC3" w:rsidRPr="00B52B9F">
        <w:rPr>
          <w:rFonts w:ascii="TH SarabunPSK" w:hAnsi="TH SarabunPSK" w:cs="TH SarabunPSK"/>
          <w:sz w:val="24"/>
          <w:szCs w:val="24"/>
          <w:cs/>
        </w:rPr>
        <w:t>สาขาวิชา คณะ มหาวิทยาลัย/หน่วยงาน</w:t>
      </w:r>
    </w:p>
    <w:p w14:paraId="06837111" w14:textId="77777777" w:rsidR="00630B92" w:rsidRPr="00B52B9F" w:rsidRDefault="00630B92" w:rsidP="00441911">
      <w:pPr>
        <w:pStyle w:val="FootnoteText"/>
        <w:rPr>
          <w:rFonts w:ascii="TH SarabunPSK" w:hAnsi="TH SarabunPSK" w:cs="TH SarabunPSK"/>
          <w:sz w:val="24"/>
          <w:szCs w:val="24"/>
          <w:cs/>
        </w:rPr>
      </w:pPr>
      <w:r w:rsidRPr="00B52B9F">
        <w:rPr>
          <w:rFonts w:ascii="TH SarabunPSK" w:eastAsia="Cordia New" w:hAnsi="TH SarabunPSK" w:cs="TH SarabunPSK"/>
          <w:sz w:val="24"/>
          <w:szCs w:val="24"/>
        </w:rPr>
        <w:t xml:space="preserve">  </w:t>
      </w:r>
      <w:r w:rsidRPr="00B52B9F">
        <w:rPr>
          <w:rFonts w:ascii="TH SarabunPSK" w:eastAsia="Cordia New" w:hAnsi="TH SarabunPSK" w:cs="TH SarabunPSK"/>
          <w:sz w:val="24"/>
          <w:szCs w:val="24"/>
          <w:vertAlign w:val="superscript"/>
        </w:rPr>
        <w:t>*</w:t>
      </w:r>
      <w:r w:rsidRPr="00B52B9F">
        <w:rPr>
          <w:rFonts w:ascii="TH SarabunPSK" w:eastAsia="Cordia New" w:hAnsi="TH SarabunPSK" w:cs="TH SarabunPSK"/>
          <w:sz w:val="24"/>
          <w:szCs w:val="24"/>
        </w:rPr>
        <w:t xml:space="preserve">Corresponding author; email: </w:t>
      </w:r>
      <w:hyperlink r:id="rId1" w:history="1">
        <w:proofErr w:type="spellStart"/>
        <w:r w:rsidR="00C165B4" w:rsidRPr="00B52B9F">
          <w:rPr>
            <w:rStyle w:val="Hyperlink"/>
            <w:rFonts w:ascii="TH SarabunPSK" w:hAnsi="TH SarabunPSK" w:cs="TH SarabunPSK"/>
            <w:color w:val="auto"/>
            <w:sz w:val="24"/>
            <w:szCs w:val="24"/>
            <w:u w:val="none"/>
          </w:rPr>
          <w:t>xxxxxxxxxxxxxxxxxxxxxxxxxx</w:t>
        </w:r>
        <w:proofErr w:type="spellEnd"/>
      </w:hyperlink>
      <w:r w:rsidR="00C165B4" w:rsidRPr="00B52B9F">
        <w:rPr>
          <w:rFonts w:ascii="TH SarabunPSK" w:hAnsi="TH SarabunPSK" w:cs="TH SarabunPSK"/>
          <w:sz w:val="24"/>
          <w:szCs w:val="24"/>
          <w:cs/>
        </w:rPr>
        <w:t xml:space="preserve"> </w:t>
      </w:r>
      <w:r w:rsidR="00C165B4" w:rsidRPr="00B52B9F">
        <w:rPr>
          <w:rFonts w:ascii="TH SarabunPSK" w:hAnsi="TH SarabunPSK" w:cs="TH SarabunPSK"/>
          <w:color w:val="FF0000"/>
          <w:sz w:val="24"/>
          <w:szCs w:val="24"/>
          <w:cs/>
        </w:rPr>
        <w:t>(ต้องเป็นอีเมลที่ติดต่อตลอดจนกว่าจะตอบรับบทความ)</w:t>
      </w:r>
    </w:p>
    <w:p w14:paraId="7B955497" w14:textId="77777777" w:rsidR="00630B92" w:rsidRPr="00332563" w:rsidRDefault="00630B92" w:rsidP="00FC3895">
      <w:pPr>
        <w:pStyle w:val="FootnoteText"/>
        <w:rPr>
          <w:rFonts w:ascii="TH SarabunPSK" w:hAnsi="TH SarabunPSK" w:cs="TH SarabunPSK"/>
          <w:sz w:val="24"/>
          <w:szCs w:val="24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6BC8E" w14:textId="77777777" w:rsidR="00630B92" w:rsidRPr="00EA4AB5" w:rsidRDefault="00630B92" w:rsidP="009D572C">
    <w:pPr>
      <w:rPr>
        <w:rFonts w:ascii="TH SarabunPSK" w:hAnsi="TH SarabunPSK" w:cs="TH SarabunPSK"/>
        <w:sz w:val="24"/>
        <w:szCs w:val="24"/>
      </w:rPr>
    </w:pPr>
    <w:r w:rsidRPr="00EA4AB5">
      <w:rPr>
        <w:rFonts w:ascii="TH SarabunPSK" w:hAnsi="TH SarabunPSK" w:cs="TH SarabunPSK"/>
        <w:b/>
        <w:bCs/>
        <w:sz w:val="24"/>
        <w:szCs w:val="24"/>
      </w:rPr>
      <w:fldChar w:fldCharType="begin"/>
    </w:r>
    <w:r w:rsidRPr="00EA4AB5">
      <w:rPr>
        <w:rFonts w:ascii="TH SarabunPSK" w:hAnsi="TH SarabunPSK" w:cs="TH SarabunPSK"/>
        <w:b/>
        <w:bCs/>
        <w:sz w:val="24"/>
        <w:szCs w:val="24"/>
      </w:rPr>
      <w:instrText>PAGE   \* MERGEFORMAT</w:instrText>
    </w:r>
    <w:r w:rsidRPr="00EA4AB5">
      <w:rPr>
        <w:rFonts w:ascii="TH SarabunPSK" w:hAnsi="TH SarabunPSK" w:cs="TH SarabunPSK"/>
        <w:b/>
        <w:bCs/>
        <w:sz w:val="24"/>
        <w:szCs w:val="24"/>
      </w:rPr>
      <w:fldChar w:fldCharType="separate"/>
    </w:r>
    <w:r w:rsidR="00B46FB4">
      <w:rPr>
        <w:rFonts w:ascii="TH SarabunPSK" w:hAnsi="TH SarabunPSK" w:cs="TH SarabunPSK"/>
        <w:b/>
        <w:bCs/>
        <w:noProof/>
        <w:sz w:val="24"/>
        <w:szCs w:val="24"/>
      </w:rPr>
      <w:t>2</w:t>
    </w:r>
    <w:r w:rsidRPr="00EA4AB5">
      <w:rPr>
        <w:rFonts w:ascii="TH SarabunPSK" w:hAnsi="TH SarabunPSK" w:cs="TH SarabunPSK"/>
        <w:b/>
        <w:bCs/>
        <w:sz w:val="24"/>
        <w:szCs w:val="24"/>
      </w:rPr>
      <w:fldChar w:fldCharType="end"/>
    </w:r>
    <w:r w:rsidRPr="00EA4AB5">
      <w:rPr>
        <w:rFonts w:ascii="TH SarabunPSK" w:hAnsi="TH SarabunPSK" w:cs="TH SarabunPSK"/>
        <w:sz w:val="24"/>
        <w:szCs w:val="24"/>
      </w:rPr>
      <w:t xml:space="preserve"> | </w:t>
    </w:r>
    <w:proofErr w:type="spellStart"/>
    <w:r w:rsidR="00EA4AB5" w:rsidRPr="00EA4AB5">
      <w:rPr>
        <w:rFonts w:ascii="TH SarabunPSK" w:hAnsi="TH SarabunPSK" w:cs="TH SarabunPSK"/>
        <w:sz w:val="24"/>
        <w:szCs w:val="24"/>
      </w:rPr>
      <w:t>Kalasin</w:t>
    </w:r>
    <w:proofErr w:type="spellEnd"/>
    <w:r w:rsidR="00EA4AB5" w:rsidRPr="00EA4AB5">
      <w:rPr>
        <w:rFonts w:ascii="TH SarabunPSK" w:hAnsi="TH SarabunPSK" w:cs="TH SarabunPSK"/>
        <w:sz w:val="24"/>
        <w:szCs w:val="24"/>
      </w:rPr>
      <w:t xml:space="preserve"> University Journal of Humanities Social Sciences and Innovation</w:t>
    </w:r>
  </w:p>
  <w:p w14:paraId="54EC6568" w14:textId="77777777" w:rsidR="00630B92" w:rsidRPr="00EA4AB5" w:rsidRDefault="00630B92" w:rsidP="009D572C">
    <w:pPr>
      <w:rPr>
        <w:rFonts w:ascii="TH SarabunPSK" w:hAnsi="TH SarabunPSK" w:cs="TH SarabunPSK"/>
        <w:sz w:val="24"/>
        <w:szCs w:val="24"/>
      </w:rPr>
    </w:pPr>
    <w:r w:rsidRPr="00EA4AB5">
      <w:rPr>
        <w:rFonts w:ascii="TH SarabunPSK" w:hAnsi="TH SarabunPSK" w:cs="TH SarabunPSK"/>
        <w:sz w:val="24"/>
        <w:szCs w:val="24"/>
      </w:rPr>
      <w:t xml:space="preserve">Volume 00 No.0 </w:t>
    </w:r>
    <w:proofErr w:type="spellStart"/>
    <w:r w:rsidRPr="00EA4AB5">
      <w:rPr>
        <w:rFonts w:ascii="TH SarabunPSK" w:hAnsi="TH SarabunPSK" w:cs="TH SarabunPSK"/>
        <w:sz w:val="24"/>
        <w:szCs w:val="24"/>
      </w:rPr>
      <w:t>xxxxxx-xxxxxx</w:t>
    </w:r>
    <w:proofErr w:type="spellEnd"/>
    <w:r w:rsidRPr="00EA4AB5">
      <w:rPr>
        <w:rFonts w:ascii="TH SarabunPSK" w:hAnsi="TH SarabunPSK" w:cs="TH SarabunPSK"/>
        <w:sz w:val="24"/>
        <w:szCs w:val="24"/>
      </w:rPr>
      <w:t xml:space="preserve"> 0000</w:t>
    </w:r>
  </w:p>
  <w:p w14:paraId="0BFB2E1C" w14:textId="77777777" w:rsidR="00630B92" w:rsidRPr="00332563" w:rsidRDefault="00630B92" w:rsidP="009D572C">
    <w:pPr>
      <w:pStyle w:val="Header"/>
      <w:rPr>
        <w:rFonts w:ascii="TH SarabunPSK" w:hAnsi="TH SarabunPSK" w:cs="TH SarabunPSK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3A0109" w14:textId="77777777" w:rsidR="00630B92" w:rsidRPr="00EA4AB5" w:rsidRDefault="00630B92" w:rsidP="009D572C">
    <w:pPr>
      <w:jc w:val="right"/>
      <w:rPr>
        <w:rFonts w:ascii="TH SarabunPSK" w:hAnsi="TH SarabunPSK" w:cs="TH SarabunPSK"/>
        <w:sz w:val="24"/>
        <w:szCs w:val="24"/>
      </w:rPr>
    </w:pPr>
    <w:r w:rsidRPr="00EA4AB5">
      <w:rPr>
        <w:rFonts w:ascii="TH SarabunPSK" w:hAnsi="TH SarabunPSK" w:cs="TH SarabunPSK" w:hint="cs"/>
        <w:sz w:val="24"/>
        <w:szCs w:val="24"/>
        <w:cs/>
      </w:rPr>
      <w:t>วา</w:t>
    </w:r>
    <w:r w:rsidR="00EA4AB5" w:rsidRPr="00EA4AB5">
      <w:rPr>
        <w:rFonts w:ascii="TH SarabunPSK" w:hAnsi="TH SarabunPSK" w:cs="TH SarabunPSK" w:hint="cs"/>
        <w:sz w:val="24"/>
        <w:szCs w:val="24"/>
        <w:cs/>
      </w:rPr>
      <w:t xml:space="preserve">รสารมนุษยศาสตร์ </w:t>
    </w:r>
    <w:r w:rsidRPr="00EA4AB5">
      <w:rPr>
        <w:rFonts w:ascii="TH SarabunPSK" w:hAnsi="TH SarabunPSK" w:cs="TH SarabunPSK" w:hint="cs"/>
        <w:sz w:val="24"/>
        <w:szCs w:val="24"/>
        <w:cs/>
      </w:rPr>
      <w:t>สังคมศาสตร์</w:t>
    </w:r>
    <w:r w:rsidR="00EA4AB5" w:rsidRPr="00EA4AB5">
      <w:rPr>
        <w:rFonts w:ascii="TH SarabunPSK" w:hAnsi="TH SarabunPSK" w:cs="TH SarabunPSK" w:hint="cs"/>
        <w:sz w:val="24"/>
        <w:szCs w:val="24"/>
        <w:cs/>
      </w:rPr>
      <w:t>และนวัตกรรม</w:t>
    </w:r>
    <w:r w:rsidRPr="00EA4AB5">
      <w:rPr>
        <w:rFonts w:ascii="TH SarabunPSK" w:hAnsi="TH SarabunPSK" w:cs="TH SarabunPSK" w:hint="cs"/>
        <w:sz w:val="24"/>
        <w:szCs w:val="24"/>
        <w:cs/>
      </w:rPr>
      <w:t xml:space="preserve"> มหาวิทยาลัย</w:t>
    </w:r>
    <w:r w:rsidR="00EA4AB5" w:rsidRPr="00EA4AB5">
      <w:rPr>
        <w:rFonts w:ascii="TH SarabunPSK" w:hAnsi="TH SarabunPSK" w:cs="TH SarabunPSK" w:hint="cs"/>
        <w:sz w:val="24"/>
        <w:szCs w:val="24"/>
        <w:cs/>
      </w:rPr>
      <w:t>กาฬสินธุ์</w:t>
    </w:r>
    <w:r w:rsidRPr="00EA4AB5">
      <w:rPr>
        <w:rFonts w:ascii="TH SarabunPSK" w:hAnsi="TH SarabunPSK" w:cs="TH SarabunPSK" w:hint="cs"/>
        <w:sz w:val="24"/>
        <w:szCs w:val="24"/>
        <w:cs/>
      </w:rPr>
      <w:t xml:space="preserve"> | </w:t>
    </w:r>
    <w:r w:rsidRPr="00EA4AB5">
      <w:rPr>
        <w:rFonts w:ascii="TH SarabunPSK" w:hAnsi="TH SarabunPSK" w:cs="TH SarabunPSK" w:hint="cs"/>
        <w:b/>
        <w:bCs/>
        <w:sz w:val="24"/>
        <w:szCs w:val="24"/>
      </w:rPr>
      <w:fldChar w:fldCharType="begin"/>
    </w:r>
    <w:r w:rsidRPr="00EA4AB5">
      <w:rPr>
        <w:rFonts w:ascii="TH SarabunPSK" w:hAnsi="TH SarabunPSK" w:cs="TH SarabunPSK" w:hint="cs"/>
        <w:b/>
        <w:bCs/>
        <w:sz w:val="24"/>
        <w:szCs w:val="24"/>
      </w:rPr>
      <w:instrText>PAGE   \* MERGEFORMAT</w:instrText>
    </w:r>
    <w:r w:rsidRPr="00EA4AB5">
      <w:rPr>
        <w:rFonts w:ascii="TH SarabunPSK" w:hAnsi="TH SarabunPSK" w:cs="TH SarabunPSK" w:hint="cs"/>
        <w:b/>
        <w:bCs/>
        <w:sz w:val="24"/>
        <w:szCs w:val="24"/>
      </w:rPr>
      <w:fldChar w:fldCharType="separate"/>
    </w:r>
    <w:r w:rsidR="00B46FB4">
      <w:rPr>
        <w:rFonts w:ascii="TH SarabunPSK" w:hAnsi="TH SarabunPSK" w:cs="TH SarabunPSK"/>
        <w:b/>
        <w:bCs/>
        <w:noProof/>
        <w:sz w:val="24"/>
        <w:szCs w:val="24"/>
      </w:rPr>
      <w:t>1</w:t>
    </w:r>
    <w:r w:rsidRPr="00EA4AB5">
      <w:rPr>
        <w:rFonts w:ascii="TH SarabunPSK" w:hAnsi="TH SarabunPSK" w:cs="TH SarabunPSK" w:hint="cs"/>
        <w:b/>
        <w:bCs/>
        <w:sz w:val="24"/>
        <w:szCs w:val="24"/>
      </w:rPr>
      <w:fldChar w:fldCharType="end"/>
    </w:r>
  </w:p>
  <w:p w14:paraId="6C467B34" w14:textId="77777777" w:rsidR="00630B92" w:rsidRPr="00EA4AB5" w:rsidRDefault="00630B92" w:rsidP="009D572C">
    <w:pPr>
      <w:jc w:val="right"/>
      <w:rPr>
        <w:rFonts w:ascii="TH SarabunPSK" w:hAnsi="TH SarabunPSK" w:cs="TH SarabunPSK"/>
        <w:sz w:val="24"/>
        <w:szCs w:val="24"/>
      </w:rPr>
    </w:pPr>
    <w:r w:rsidRPr="00EA4AB5">
      <w:rPr>
        <w:rFonts w:ascii="TH SarabunPSK" w:hAnsi="TH SarabunPSK" w:cs="TH SarabunPSK" w:hint="cs"/>
        <w:sz w:val="24"/>
        <w:szCs w:val="24"/>
        <w:cs/>
      </w:rPr>
      <w:t xml:space="preserve">ปีที่ </w:t>
    </w:r>
    <w:r w:rsidRPr="00EA4AB5">
      <w:rPr>
        <w:rFonts w:ascii="TH SarabunPSK" w:hAnsi="TH SarabunPSK" w:cs="TH SarabunPSK" w:hint="cs"/>
        <w:sz w:val="24"/>
        <w:szCs w:val="24"/>
      </w:rPr>
      <w:t>00</w:t>
    </w:r>
    <w:r w:rsidRPr="00EA4AB5">
      <w:rPr>
        <w:rFonts w:ascii="TH SarabunPSK" w:hAnsi="TH SarabunPSK" w:cs="TH SarabunPSK" w:hint="cs"/>
        <w:sz w:val="24"/>
        <w:szCs w:val="24"/>
        <w:cs/>
      </w:rPr>
      <w:t xml:space="preserve"> ฉบับที่ </w:t>
    </w:r>
    <w:r w:rsidRPr="00EA4AB5">
      <w:rPr>
        <w:rFonts w:ascii="TH SarabunPSK" w:hAnsi="TH SarabunPSK" w:cs="TH SarabunPSK" w:hint="cs"/>
        <w:sz w:val="24"/>
        <w:szCs w:val="24"/>
      </w:rPr>
      <w:t>0</w:t>
    </w:r>
    <w:r w:rsidRPr="00EA4AB5">
      <w:rPr>
        <w:rFonts w:ascii="TH SarabunPSK" w:hAnsi="TH SarabunPSK" w:cs="TH SarabunPSK" w:hint="cs"/>
        <w:sz w:val="24"/>
        <w:szCs w:val="24"/>
        <w:cs/>
      </w:rPr>
      <w:t xml:space="preserve"> </w:t>
    </w:r>
    <w:proofErr w:type="spellStart"/>
    <w:r w:rsidRPr="00EA4AB5">
      <w:rPr>
        <w:rFonts w:ascii="TH SarabunPSK" w:hAnsi="TH SarabunPSK" w:cs="TH SarabunPSK" w:hint="cs"/>
        <w:sz w:val="24"/>
        <w:szCs w:val="24"/>
      </w:rPr>
      <w:t>xxxxxx</w:t>
    </w:r>
    <w:proofErr w:type="spellEnd"/>
    <w:r w:rsidRPr="00EA4AB5">
      <w:rPr>
        <w:rFonts w:ascii="TH SarabunPSK" w:hAnsi="TH SarabunPSK" w:cs="TH SarabunPSK" w:hint="cs"/>
        <w:sz w:val="24"/>
        <w:szCs w:val="24"/>
      </w:rPr>
      <w:t>–</w:t>
    </w:r>
    <w:proofErr w:type="spellStart"/>
    <w:r w:rsidRPr="00EA4AB5">
      <w:rPr>
        <w:rFonts w:ascii="TH SarabunPSK" w:hAnsi="TH SarabunPSK" w:cs="TH SarabunPSK" w:hint="cs"/>
        <w:sz w:val="24"/>
        <w:szCs w:val="24"/>
      </w:rPr>
      <w:t>xxxxxx</w:t>
    </w:r>
    <w:proofErr w:type="spellEnd"/>
    <w:r w:rsidRPr="00EA4AB5">
      <w:rPr>
        <w:rFonts w:ascii="TH SarabunPSK" w:hAnsi="TH SarabunPSK" w:cs="TH SarabunPSK" w:hint="cs"/>
        <w:sz w:val="24"/>
        <w:szCs w:val="24"/>
        <w:cs/>
      </w:rPr>
      <w:t xml:space="preserve"> </w:t>
    </w:r>
    <w:r w:rsidRPr="00EA4AB5">
      <w:rPr>
        <w:rFonts w:ascii="TH SarabunPSK" w:hAnsi="TH SarabunPSK" w:cs="TH SarabunPSK" w:hint="cs"/>
        <w:sz w:val="24"/>
        <w:szCs w:val="24"/>
      </w:rPr>
      <w:t>0000</w:t>
    </w:r>
  </w:p>
  <w:p w14:paraId="66F157EC" w14:textId="77777777" w:rsidR="00630B92" w:rsidRPr="00332563" w:rsidRDefault="00630B92" w:rsidP="009D572C">
    <w:pPr>
      <w:pStyle w:val="Header"/>
      <w:rPr>
        <w:rFonts w:ascii="TH SarabunPSK" w:hAnsi="TH SarabunPSK" w:cs="TH SarabunPSK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226BA3"/>
    <w:multiLevelType w:val="multilevel"/>
    <w:tmpl w:val="72B2B2E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1" w15:restartNumberingAfterBreak="0">
    <w:nsid w:val="096232A2"/>
    <w:multiLevelType w:val="multilevel"/>
    <w:tmpl w:val="60D2B922"/>
    <w:lvl w:ilvl="0">
      <w:start w:val="1"/>
      <w:numFmt w:val="decimal"/>
      <w:lvlText w:val="%1"/>
      <w:lvlJc w:val="left"/>
      <w:pPr>
        <w:ind w:left="405" w:hanging="405"/>
      </w:pPr>
      <w:rPr>
        <w:rFonts w:eastAsia="Times New Roman" w:hint="default"/>
        <w:color w:val="000000"/>
      </w:rPr>
    </w:lvl>
    <w:lvl w:ilvl="1">
      <w:start w:val="16"/>
      <w:numFmt w:val="decimal"/>
      <w:lvlText w:val="%1.%2"/>
      <w:lvlJc w:val="left"/>
      <w:pPr>
        <w:ind w:left="405" w:hanging="405"/>
      </w:pPr>
      <w:rPr>
        <w:rFonts w:eastAsia="Times New Roman"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Times New Roman"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="Times New Roman"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Times New Roman"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="Times New Roman"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Times New Roman"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="Times New Roman"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Times New Roman" w:hint="default"/>
        <w:color w:val="000000"/>
      </w:rPr>
    </w:lvl>
  </w:abstractNum>
  <w:abstractNum w:abstractNumId="2" w15:restartNumberingAfterBreak="0">
    <w:nsid w:val="11DF4A85"/>
    <w:multiLevelType w:val="multilevel"/>
    <w:tmpl w:val="03C6FF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20B7338"/>
    <w:multiLevelType w:val="multilevel"/>
    <w:tmpl w:val="72B2B2E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4" w15:restartNumberingAfterBreak="0">
    <w:nsid w:val="16980852"/>
    <w:multiLevelType w:val="multilevel"/>
    <w:tmpl w:val="90963388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  <w:b/>
        <w:bCs w:val="0"/>
      </w:rPr>
    </w:lvl>
    <w:lvl w:ilvl="1">
      <w:start w:val="12"/>
      <w:numFmt w:val="decimal"/>
      <w:isLgl/>
      <w:lvlText w:val="%1.%2"/>
      <w:lvlJc w:val="left"/>
      <w:pPr>
        <w:ind w:left="1845" w:hanging="405"/>
      </w:pPr>
      <w:rPr>
        <w:rFonts w:eastAsia="Times New Roman" w:hint="default"/>
        <w:color w:val="000000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eastAsia="Times New Roman" w:hint="default"/>
        <w:color w:val="000000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eastAsia="Times New Roman" w:hint="default"/>
        <w:color w:val="000000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eastAsia="Times New Roman" w:hint="default"/>
        <w:color w:val="000000"/>
      </w:rPr>
    </w:lvl>
    <w:lvl w:ilvl="5">
      <w:start w:val="1"/>
      <w:numFmt w:val="decimal"/>
      <w:isLgl/>
      <w:lvlText w:val="%1.%2.%3.%4.%5.%6"/>
      <w:lvlJc w:val="left"/>
      <w:pPr>
        <w:ind w:left="2520" w:hanging="1080"/>
      </w:pPr>
      <w:rPr>
        <w:rFonts w:eastAsia="Times New Roman" w:hint="default"/>
        <w:color w:val="000000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eastAsia="Times New Roman" w:hint="default"/>
        <w:color w:val="000000"/>
      </w:r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  <w:rPr>
        <w:rFonts w:eastAsia="Times New Roman" w:hint="default"/>
        <w:color w:val="000000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eastAsia="Times New Roman" w:hint="default"/>
        <w:color w:val="000000"/>
      </w:rPr>
    </w:lvl>
  </w:abstractNum>
  <w:abstractNum w:abstractNumId="5" w15:restartNumberingAfterBreak="0">
    <w:nsid w:val="1DCE2232"/>
    <w:multiLevelType w:val="hybridMultilevel"/>
    <w:tmpl w:val="45727E5E"/>
    <w:lvl w:ilvl="0" w:tplc="FB70ABB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1E1F4AEC"/>
    <w:multiLevelType w:val="multilevel"/>
    <w:tmpl w:val="FEA46B0A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3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CA750BA"/>
    <w:multiLevelType w:val="multilevel"/>
    <w:tmpl w:val="72B2B2E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8" w15:restartNumberingAfterBreak="0">
    <w:nsid w:val="335F0495"/>
    <w:multiLevelType w:val="hybridMultilevel"/>
    <w:tmpl w:val="B1268354"/>
    <w:lvl w:ilvl="0" w:tplc="D2942B6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355418FD"/>
    <w:multiLevelType w:val="multilevel"/>
    <w:tmpl w:val="C778EE1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  <w:b w:val="0"/>
      </w:rPr>
    </w:lvl>
  </w:abstractNum>
  <w:abstractNum w:abstractNumId="10" w15:restartNumberingAfterBreak="0">
    <w:nsid w:val="375D2EE2"/>
    <w:multiLevelType w:val="multilevel"/>
    <w:tmpl w:val="BBF2C8B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9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7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3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7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6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21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040" w:hanging="1800"/>
      </w:pPr>
      <w:rPr>
        <w:rFonts w:hint="default"/>
      </w:rPr>
    </w:lvl>
  </w:abstractNum>
  <w:abstractNum w:abstractNumId="11" w15:restartNumberingAfterBreak="0">
    <w:nsid w:val="3E8C31A9"/>
    <w:multiLevelType w:val="multilevel"/>
    <w:tmpl w:val="72B2B2E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12" w15:restartNumberingAfterBreak="0">
    <w:nsid w:val="409F471F"/>
    <w:multiLevelType w:val="hybridMultilevel"/>
    <w:tmpl w:val="AF689DD2"/>
    <w:lvl w:ilvl="0" w:tplc="57C481A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448266DC"/>
    <w:multiLevelType w:val="hybridMultilevel"/>
    <w:tmpl w:val="024C55C8"/>
    <w:lvl w:ilvl="0" w:tplc="4C26D97A">
      <w:start w:val="1"/>
      <w:numFmt w:val="decimal"/>
      <w:lvlText w:val="%1."/>
      <w:lvlJc w:val="left"/>
      <w:pPr>
        <w:ind w:left="1800" w:hanging="360"/>
      </w:pPr>
      <w:rPr>
        <w:rFonts w:hint="default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5228024F"/>
    <w:multiLevelType w:val="hybridMultilevel"/>
    <w:tmpl w:val="67A47B88"/>
    <w:lvl w:ilvl="0" w:tplc="4FD058D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54FD2283"/>
    <w:multiLevelType w:val="multilevel"/>
    <w:tmpl w:val="8E0A77E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6" w15:restartNumberingAfterBreak="0">
    <w:nsid w:val="5EB6371F"/>
    <w:multiLevelType w:val="multilevel"/>
    <w:tmpl w:val="C2B2C94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0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17" w15:restartNumberingAfterBreak="0">
    <w:nsid w:val="61054AFA"/>
    <w:multiLevelType w:val="multilevel"/>
    <w:tmpl w:val="72B2B2E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18" w15:restartNumberingAfterBreak="0">
    <w:nsid w:val="61695527"/>
    <w:multiLevelType w:val="hybridMultilevel"/>
    <w:tmpl w:val="3E328CE6"/>
    <w:lvl w:ilvl="0" w:tplc="70760160">
      <w:start w:val="2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62005E18"/>
    <w:multiLevelType w:val="hybridMultilevel"/>
    <w:tmpl w:val="04A69188"/>
    <w:lvl w:ilvl="0" w:tplc="1618082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C2773D8"/>
    <w:multiLevelType w:val="hybridMultilevel"/>
    <w:tmpl w:val="A23EB228"/>
    <w:lvl w:ilvl="0" w:tplc="A71C8F7A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6E70184B"/>
    <w:multiLevelType w:val="hybridMultilevel"/>
    <w:tmpl w:val="31F26FF4"/>
    <w:lvl w:ilvl="0" w:tplc="B70CBF6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75DB215F"/>
    <w:multiLevelType w:val="hybridMultilevel"/>
    <w:tmpl w:val="2C8C7644"/>
    <w:lvl w:ilvl="0" w:tplc="9C3652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78553347"/>
    <w:multiLevelType w:val="multilevel"/>
    <w:tmpl w:val="EF181DDE"/>
    <w:lvl w:ilvl="0">
      <w:start w:val="1"/>
      <w:numFmt w:val="decimal"/>
      <w:lvlText w:val="%1"/>
      <w:lvlJc w:val="left"/>
      <w:pPr>
        <w:ind w:left="405" w:hanging="405"/>
      </w:pPr>
      <w:rPr>
        <w:rFonts w:eastAsia="Times New Roman" w:hint="default"/>
        <w:color w:val="000000"/>
      </w:rPr>
    </w:lvl>
    <w:lvl w:ilvl="1">
      <w:start w:val="13"/>
      <w:numFmt w:val="decimal"/>
      <w:lvlText w:val="%1.%2"/>
      <w:lvlJc w:val="left"/>
      <w:pPr>
        <w:ind w:left="1539" w:hanging="405"/>
      </w:pPr>
      <w:rPr>
        <w:rFonts w:eastAsia="Times New Roman" w:hint="default"/>
        <w:color w:val="000000"/>
      </w:rPr>
    </w:lvl>
    <w:lvl w:ilvl="2">
      <w:start w:val="1"/>
      <w:numFmt w:val="decimal"/>
      <w:lvlText w:val="%1.%2.%3"/>
      <w:lvlJc w:val="left"/>
      <w:pPr>
        <w:ind w:left="2988" w:hanging="720"/>
      </w:pPr>
      <w:rPr>
        <w:rFonts w:eastAsia="Times New Roman" w:hint="default"/>
        <w:color w:val="000000"/>
      </w:rPr>
    </w:lvl>
    <w:lvl w:ilvl="3">
      <w:start w:val="1"/>
      <w:numFmt w:val="decimal"/>
      <w:lvlText w:val="%1.%2.%3.%4"/>
      <w:lvlJc w:val="left"/>
      <w:pPr>
        <w:ind w:left="4122" w:hanging="720"/>
      </w:pPr>
      <w:rPr>
        <w:rFonts w:eastAsia="Times New Roman" w:hint="default"/>
        <w:color w:val="000000"/>
      </w:rPr>
    </w:lvl>
    <w:lvl w:ilvl="4">
      <w:start w:val="1"/>
      <w:numFmt w:val="decimal"/>
      <w:lvlText w:val="%1.%2.%3.%4.%5"/>
      <w:lvlJc w:val="left"/>
      <w:pPr>
        <w:ind w:left="5616" w:hanging="1080"/>
      </w:pPr>
      <w:rPr>
        <w:rFonts w:eastAsia="Times New Roman" w:hint="default"/>
        <w:color w:val="000000"/>
      </w:rPr>
    </w:lvl>
    <w:lvl w:ilvl="5">
      <w:start w:val="1"/>
      <w:numFmt w:val="decimal"/>
      <w:lvlText w:val="%1.%2.%3.%4.%5.%6"/>
      <w:lvlJc w:val="left"/>
      <w:pPr>
        <w:ind w:left="6750" w:hanging="1080"/>
      </w:pPr>
      <w:rPr>
        <w:rFonts w:eastAsia="Times New Roman"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8244" w:hanging="1440"/>
      </w:pPr>
      <w:rPr>
        <w:rFonts w:eastAsia="Times New Roman"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9378" w:hanging="1440"/>
      </w:pPr>
      <w:rPr>
        <w:rFonts w:eastAsia="Times New Roman"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0872" w:hanging="1800"/>
      </w:pPr>
      <w:rPr>
        <w:rFonts w:eastAsia="Times New Roman" w:hint="default"/>
        <w:color w:val="000000"/>
      </w:rPr>
    </w:lvl>
  </w:abstractNum>
  <w:num w:numId="1" w16cid:durableId="1957364818">
    <w:abstractNumId w:val="2"/>
  </w:num>
  <w:num w:numId="2" w16cid:durableId="1836721691">
    <w:abstractNumId w:val="8"/>
  </w:num>
  <w:num w:numId="3" w16cid:durableId="1322196196">
    <w:abstractNumId w:val="21"/>
  </w:num>
  <w:num w:numId="4" w16cid:durableId="1145701951">
    <w:abstractNumId w:val="11"/>
  </w:num>
  <w:num w:numId="5" w16cid:durableId="989557825">
    <w:abstractNumId w:val="13"/>
  </w:num>
  <w:num w:numId="6" w16cid:durableId="1526747854">
    <w:abstractNumId w:val="14"/>
  </w:num>
  <w:num w:numId="7" w16cid:durableId="602735100">
    <w:abstractNumId w:val="3"/>
  </w:num>
  <w:num w:numId="8" w16cid:durableId="1222400723">
    <w:abstractNumId w:val="18"/>
  </w:num>
  <w:num w:numId="9" w16cid:durableId="656153457">
    <w:abstractNumId w:val="22"/>
  </w:num>
  <w:num w:numId="10" w16cid:durableId="1651518636">
    <w:abstractNumId w:val="9"/>
  </w:num>
  <w:num w:numId="11" w16cid:durableId="1757941575">
    <w:abstractNumId w:val="15"/>
  </w:num>
  <w:num w:numId="12" w16cid:durableId="1837920851">
    <w:abstractNumId w:val="17"/>
  </w:num>
  <w:num w:numId="13" w16cid:durableId="846015786">
    <w:abstractNumId w:val="0"/>
  </w:num>
  <w:num w:numId="14" w16cid:durableId="344600364">
    <w:abstractNumId w:val="5"/>
  </w:num>
  <w:num w:numId="15" w16cid:durableId="1651322696">
    <w:abstractNumId w:val="19"/>
  </w:num>
  <w:num w:numId="16" w16cid:durableId="771366463">
    <w:abstractNumId w:val="20"/>
  </w:num>
  <w:num w:numId="17" w16cid:durableId="865872861">
    <w:abstractNumId w:val="4"/>
  </w:num>
  <w:num w:numId="18" w16cid:durableId="30305748">
    <w:abstractNumId w:val="16"/>
  </w:num>
  <w:num w:numId="19" w16cid:durableId="1976639477">
    <w:abstractNumId w:val="6"/>
  </w:num>
  <w:num w:numId="20" w16cid:durableId="272786173">
    <w:abstractNumId w:val="23"/>
  </w:num>
  <w:num w:numId="21" w16cid:durableId="69430856">
    <w:abstractNumId w:val="1"/>
  </w:num>
  <w:num w:numId="22" w16cid:durableId="1345864951">
    <w:abstractNumId w:val="7"/>
  </w:num>
  <w:num w:numId="23" w16cid:durableId="1425687239">
    <w:abstractNumId w:val="10"/>
  </w:num>
  <w:num w:numId="24" w16cid:durableId="32794586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hideGrammaticalErrors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numRestart w:val="eachPage"/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16117"/>
    <w:rsid w:val="00000141"/>
    <w:rsid w:val="000004E8"/>
    <w:rsid w:val="00000D39"/>
    <w:rsid w:val="0000189D"/>
    <w:rsid w:val="00004E3D"/>
    <w:rsid w:val="00007D20"/>
    <w:rsid w:val="00014C20"/>
    <w:rsid w:val="00015C56"/>
    <w:rsid w:val="00016089"/>
    <w:rsid w:val="000161DA"/>
    <w:rsid w:val="0001651C"/>
    <w:rsid w:val="00016B48"/>
    <w:rsid w:val="00016E5B"/>
    <w:rsid w:val="00017C0E"/>
    <w:rsid w:val="0002067F"/>
    <w:rsid w:val="000209FE"/>
    <w:rsid w:val="00022551"/>
    <w:rsid w:val="00022642"/>
    <w:rsid w:val="00024327"/>
    <w:rsid w:val="00024A8E"/>
    <w:rsid w:val="00025FF3"/>
    <w:rsid w:val="00030B12"/>
    <w:rsid w:val="00030D42"/>
    <w:rsid w:val="00034D48"/>
    <w:rsid w:val="00035C29"/>
    <w:rsid w:val="00035D5A"/>
    <w:rsid w:val="00036772"/>
    <w:rsid w:val="000372EE"/>
    <w:rsid w:val="000373B3"/>
    <w:rsid w:val="00040693"/>
    <w:rsid w:val="00042B2B"/>
    <w:rsid w:val="0004330B"/>
    <w:rsid w:val="00043FAB"/>
    <w:rsid w:val="00044277"/>
    <w:rsid w:val="000452AE"/>
    <w:rsid w:val="000452C0"/>
    <w:rsid w:val="00050ABC"/>
    <w:rsid w:val="0005365A"/>
    <w:rsid w:val="000541B9"/>
    <w:rsid w:val="00054577"/>
    <w:rsid w:val="00054ACB"/>
    <w:rsid w:val="00056276"/>
    <w:rsid w:val="00056394"/>
    <w:rsid w:val="00056646"/>
    <w:rsid w:val="00056D8E"/>
    <w:rsid w:val="00057948"/>
    <w:rsid w:val="00057A19"/>
    <w:rsid w:val="00057C32"/>
    <w:rsid w:val="00060069"/>
    <w:rsid w:val="00060A61"/>
    <w:rsid w:val="000611D0"/>
    <w:rsid w:val="000626AC"/>
    <w:rsid w:val="00063C77"/>
    <w:rsid w:val="0006562C"/>
    <w:rsid w:val="000659C6"/>
    <w:rsid w:val="000705C7"/>
    <w:rsid w:val="0007070C"/>
    <w:rsid w:val="00070760"/>
    <w:rsid w:val="000709A7"/>
    <w:rsid w:val="00070C06"/>
    <w:rsid w:val="00070FB4"/>
    <w:rsid w:val="000718E7"/>
    <w:rsid w:val="00071D6D"/>
    <w:rsid w:val="00072E04"/>
    <w:rsid w:val="0007307E"/>
    <w:rsid w:val="0007507C"/>
    <w:rsid w:val="00075115"/>
    <w:rsid w:val="00075868"/>
    <w:rsid w:val="00075A15"/>
    <w:rsid w:val="0007678F"/>
    <w:rsid w:val="00076C94"/>
    <w:rsid w:val="00077850"/>
    <w:rsid w:val="00081194"/>
    <w:rsid w:val="00082CF0"/>
    <w:rsid w:val="00082D5D"/>
    <w:rsid w:val="00082DA9"/>
    <w:rsid w:val="00082F7B"/>
    <w:rsid w:val="0008340C"/>
    <w:rsid w:val="00087050"/>
    <w:rsid w:val="0008756B"/>
    <w:rsid w:val="0009125C"/>
    <w:rsid w:val="0009149A"/>
    <w:rsid w:val="00091770"/>
    <w:rsid w:val="000919C9"/>
    <w:rsid w:val="00091D48"/>
    <w:rsid w:val="00092C87"/>
    <w:rsid w:val="00092D01"/>
    <w:rsid w:val="00093353"/>
    <w:rsid w:val="00093373"/>
    <w:rsid w:val="0009353C"/>
    <w:rsid w:val="00093A26"/>
    <w:rsid w:val="0009414C"/>
    <w:rsid w:val="00095454"/>
    <w:rsid w:val="000959F3"/>
    <w:rsid w:val="00096F79"/>
    <w:rsid w:val="0009725E"/>
    <w:rsid w:val="00097C99"/>
    <w:rsid w:val="000A00B2"/>
    <w:rsid w:val="000A0271"/>
    <w:rsid w:val="000A0447"/>
    <w:rsid w:val="000A142E"/>
    <w:rsid w:val="000A286B"/>
    <w:rsid w:val="000A39D5"/>
    <w:rsid w:val="000A404E"/>
    <w:rsid w:val="000A448A"/>
    <w:rsid w:val="000A4872"/>
    <w:rsid w:val="000A4B6D"/>
    <w:rsid w:val="000A7AD9"/>
    <w:rsid w:val="000A7F28"/>
    <w:rsid w:val="000A7F98"/>
    <w:rsid w:val="000B32E2"/>
    <w:rsid w:val="000B3907"/>
    <w:rsid w:val="000B5B12"/>
    <w:rsid w:val="000B63ED"/>
    <w:rsid w:val="000B6767"/>
    <w:rsid w:val="000B72FB"/>
    <w:rsid w:val="000B7BB6"/>
    <w:rsid w:val="000C1396"/>
    <w:rsid w:val="000C2C97"/>
    <w:rsid w:val="000C407A"/>
    <w:rsid w:val="000C4E82"/>
    <w:rsid w:val="000C51ED"/>
    <w:rsid w:val="000C541D"/>
    <w:rsid w:val="000C54EF"/>
    <w:rsid w:val="000C55A7"/>
    <w:rsid w:val="000C60B1"/>
    <w:rsid w:val="000C762C"/>
    <w:rsid w:val="000C7773"/>
    <w:rsid w:val="000D002B"/>
    <w:rsid w:val="000D0DAC"/>
    <w:rsid w:val="000D1547"/>
    <w:rsid w:val="000D2F17"/>
    <w:rsid w:val="000D38E6"/>
    <w:rsid w:val="000D4060"/>
    <w:rsid w:val="000D4689"/>
    <w:rsid w:val="000D532F"/>
    <w:rsid w:val="000D7173"/>
    <w:rsid w:val="000E034F"/>
    <w:rsid w:val="000E0847"/>
    <w:rsid w:val="000E1C24"/>
    <w:rsid w:val="000E2E8F"/>
    <w:rsid w:val="000E77C9"/>
    <w:rsid w:val="000F1E0D"/>
    <w:rsid w:val="000F3D01"/>
    <w:rsid w:val="000F487F"/>
    <w:rsid w:val="000F5406"/>
    <w:rsid w:val="000F5523"/>
    <w:rsid w:val="000F567B"/>
    <w:rsid w:val="000F6F83"/>
    <w:rsid w:val="000F6FBD"/>
    <w:rsid w:val="001000FC"/>
    <w:rsid w:val="00102586"/>
    <w:rsid w:val="001029C4"/>
    <w:rsid w:val="00105B37"/>
    <w:rsid w:val="001065EE"/>
    <w:rsid w:val="0011012D"/>
    <w:rsid w:val="0011032A"/>
    <w:rsid w:val="001123BF"/>
    <w:rsid w:val="0011246A"/>
    <w:rsid w:val="00113B53"/>
    <w:rsid w:val="00113DA2"/>
    <w:rsid w:val="00115D41"/>
    <w:rsid w:val="00116E01"/>
    <w:rsid w:val="00120D44"/>
    <w:rsid w:val="001218F5"/>
    <w:rsid w:val="00122502"/>
    <w:rsid w:val="00123D37"/>
    <w:rsid w:val="00124CE7"/>
    <w:rsid w:val="00125F67"/>
    <w:rsid w:val="001265EE"/>
    <w:rsid w:val="001275CA"/>
    <w:rsid w:val="00127C8E"/>
    <w:rsid w:val="00132F45"/>
    <w:rsid w:val="00133160"/>
    <w:rsid w:val="00133981"/>
    <w:rsid w:val="00133B61"/>
    <w:rsid w:val="00136D67"/>
    <w:rsid w:val="00140331"/>
    <w:rsid w:val="00140650"/>
    <w:rsid w:val="0014330C"/>
    <w:rsid w:val="00143C46"/>
    <w:rsid w:val="001441E4"/>
    <w:rsid w:val="00144914"/>
    <w:rsid w:val="00146A57"/>
    <w:rsid w:val="001508BF"/>
    <w:rsid w:val="00151B0E"/>
    <w:rsid w:val="00152023"/>
    <w:rsid w:val="00153451"/>
    <w:rsid w:val="00153CE0"/>
    <w:rsid w:val="001617B1"/>
    <w:rsid w:val="00162E66"/>
    <w:rsid w:val="00163484"/>
    <w:rsid w:val="001634C7"/>
    <w:rsid w:val="00164780"/>
    <w:rsid w:val="0016491C"/>
    <w:rsid w:val="00165592"/>
    <w:rsid w:val="001655A0"/>
    <w:rsid w:val="00165A6B"/>
    <w:rsid w:val="001673F3"/>
    <w:rsid w:val="00167AC5"/>
    <w:rsid w:val="00167CC9"/>
    <w:rsid w:val="00171159"/>
    <w:rsid w:val="00172F8A"/>
    <w:rsid w:val="00172FD4"/>
    <w:rsid w:val="00175245"/>
    <w:rsid w:val="00176EB4"/>
    <w:rsid w:val="00180ACB"/>
    <w:rsid w:val="00182141"/>
    <w:rsid w:val="00183BA2"/>
    <w:rsid w:val="001841DC"/>
    <w:rsid w:val="001864DF"/>
    <w:rsid w:val="0018689A"/>
    <w:rsid w:val="00186B32"/>
    <w:rsid w:val="00191AF7"/>
    <w:rsid w:val="0019378D"/>
    <w:rsid w:val="00197A5A"/>
    <w:rsid w:val="001A110B"/>
    <w:rsid w:val="001A29E2"/>
    <w:rsid w:val="001A4547"/>
    <w:rsid w:val="001A7830"/>
    <w:rsid w:val="001A7952"/>
    <w:rsid w:val="001B030D"/>
    <w:rsid w:val="001B03DA"/>
    <w:rsid w:val="001B054C"/>
    <w:rsid w:val="001B21C2"/>
    <w:rsid w:val="001B24BF"/>
    <w:rsid w:val="001B5C04"/>
    <w:rsid w:val="001B7E4E"/>
    <w:rsid w:val="001C0230"/>
    <w:rsid w:val="001C0938"/>
    <w:rsid w:val="001C0AAD"/>
    <w:rsid w:val="001C0E67"/>
    <w:rsid w:val="001C2B28"/>
    <w:rsid w:val="001C3EE1"/>
    <w:rsid w:val="001C54AA"/>
    <w:rsid w:val="001C5C2A"/>
    <w:rsid w:val="001D07D4"/>
    <w:rsid w:val="001D1446"/>
    <w:rsid w:val="001D28B6"/>
    <w:rsid w:val="001D2933"/>
    <w:rsid w:val="001D2BD2"/>
    <w:rsid w:val="001D5ED0"/>
    <w:rsid w:val="001D692F"/>
    <w:rsid w:val="001E001C"/>
    <w:rsid w:val="001E21AC"/>
    <w:rsid w:val="001E2F31"/>
    <w:rsid w:val="001E3802"/>
    <w:rsid w:val="001E5332"/>
    <w:rsid w:val="001E556C"/>
    <w:rsid w:val="001E6CE5"/>
    <w:rsid w:val="001E72AC"/>
    <w:rsid w:val="001E7983"/>
    <w:rsid w:val="001F031A"/>
    <w:rsid w:val="001F2DDD"/>
    <w:rsid w:val="001F30CF"/>
    <w:rsid w:val="001F3427"/>
    <w:rsid w:val="001F3A08"/>
    <w:rsid w:val="001F492C"/>
    <w:rsid w:val="001F5426"/>
    <w:rsid w:val="001F73DE"/>
    <w:rsid w:val="002007BA"/>
    <w:rsid w:val="00200DEA"/>
    <w:rsid w:val="00202135"/>
    <w:rsid w:val="002054CC"/>
    <w:rsid w:val="0020774E"/>
    <w:rsid w:val="002104EC"/>
    <w:rsid w:val="002112A1"/>
    <w:rsid w:val="00212F95"/>
    <w:rsid w:val="00213108"/>
    <w:rsid w:val="0021310F"/>
    <w:rsid w:val="00216497"/>
    <w:rsid w:val="00216EDC"/>
    <w:rsid w:val="00217407"/>
    <w:rsid w:val="00217AA8"/>
    <w:rsid w:val="00220130"/>
    <w:rsid w:val="00220468"/>
    <w:rsid w:val="002206D4"/>
    <w:rsid w:val="00220E5C"/>
    <w:rsid w:val="00222AA9"/>
    <w:rsid w:val="00222BED"/>
    <w:rsid w:val="00224592"/>
    <w:rsid w:val="002246D5"/>
    <w:rsid w:val="0022584C"/>
    <w:rsid w:val="00230EC7"/>
    <w:rsid w:val="00230FFB"/>
    <w:rsid w:val="0023379A"/>
    <w:rsid w:val="00234D82"/>
    <w:rsid w:val="00235FA7"/>
    <w:rsid w:val="002374C6"/>
    <w:rsid w:val="00237DC2"/>
    <w:rsid w:val="002425C4"/>
    <w:rsid w:val="0024415C"/>
    <w:rsid w:val="00245039"/>
    <w:rsid w:val="002454EB"/>
    <w:rsid w:val="002455DB"/>
    <w:rsid w:val="00245D5C"/>
    <w:rsid w:val="00246C61"/>
    <w:rsid w:val="0024702F"/>
    <w:rsid w:val="0024794D"/>
    <w:rsid w:val="00256127"/>
    <w:rsid w:val="00256340"/>
    <w:rsid w:val="0025750F"/>
    <w:rsid w:val="0026030B"/>
    <w:rsid w:val="00262D71"/>
    <w:rsid w:val="0026353E"/>
    <w:rsid w:val="00265614"/>
    <w:rsid w:val="00265D46"/>
    <w:rsid w:val="00266391"/>
    <w:rsid w:val="00266583"/>
    <w:rsid w:val="0026659F"/>
    <w:rsid w:val="00266708"/>
    <w:rsid w:val="002704F3"/>
    <w:rsid w:val="00270DBA"/>
    <w:rsid w:val="00272CBC"/>
    <w:rsid w:val="002733DC"/>
    <w:rsid w:val="00275C73"/>
    <w:rsid w:val="002760C6"/>
    <w:rsid w:val="0027670D"/>
    <w:rsid w:val="00276D43"/>
    <w:rsid w:val="00277A6A"/>
    <w:rsid w:val="00277B6A"/>
    <w:rsid w:val="002816DA"/>
    <w:rsid w:val="002819CB"/>
    <w:rsid w:val="002843BD"/>
    <w:rsid w:val="00284D4C"/>
    <w:rsid w:val="00284F83"/>
    <w:rsid w:val="00285CB7"/>
    <w:rsid w:val="00285E33"/>
    <w:rsid w:val="00285F20"/>
    <w:rsid w:val="00285FD7"/>
    <w:rsid w:val="002877EA"/>
    <w:rsid w:val="002910F9"/>
    <w:rsid w:val="00291166"/>
    <w:rsid w:val="00291730"/>
    <w:rsid w:val="0029258A"/>
    <w:rsid w:val="00292908"/>
    <w:rsid w:val="00292AAA"/>
    <w:rsid w:val="0029366C"/>
    <w:rsid w:val="002953A8"/>
    <w:rsid w:val="0029551D"/>
    <w:rsid w:val="0029648C"/>
    <w:rsid w:val="00296A04"/>
    <w:rsid w:val="00296B82"/>
    <w:rsid w:val="002A0446"/>
    <w:rsid w:val="002A0BD2"/>
    <w:rsid w:val="002A2474"/>
    <w:rsid w:val="002A3054"/>
    <w:rsid w:val="002A3BB0"/>
    <w:rsid w:val="002A4682"/>
    <w:rsid w:val="002A5D10"/>
    <w:rsid w:val="002A68A2"/>
    <w:rsid w:val="002A7DB0"/>
    <w:rsid w:val="002B1216"/>
    <w:rsid w:val="002B16E8"/>
    <w:rsid w:val="002B2A43"/>
    <w:rsid w:val="002B3845"/>
    <w:rsid w:val="002B4DA8"/>
    <w:rsid w:val="002B5194"/>
    <w:rsid w:val="002B5E9B"/>
    <w:rsid w:val="002B5FBD"/>
    <w:rsid w:val="002B6F83"/>
    <w:rsid w:val="002B70D6"/>
    <w:rsid w:val="002B767A"/>
    <w:rsid w:val="002C06E3"/>
    <w:rsid w:val="002C095E"/>
    <w:rsid w:val="002C0B92"/>
    <w:rsid w:val="002C1C99"/>
    <w:rsid w:val="002C2F94"/>
    <w:rsid w:val="002C40FF"/>
    <w:rsid w:val="002C46E1"/>
    <w:rsid w:val="002C46F2"/>
    <w:rsid w:val="002C47C7"/>
    <w:rsid w:val="002C4B15"/>
    <w:rsid w:val="002C503C"/>
    <w:rsid w:val="002C5A5F"/>
    <w:rsid w:val="002C6E0C"/>
    <w:rsid w:val="002C6F37"/>
    <w:rsid w:val="002C7543"/>
    <w:rsid w:val="002C78BD"/>
    <w:rsid w:val="002C79E3"/>
    <w:rsid w:val="002D00E7"/>
    <w:rsid w:val="002D2636"/>
    <w:rsid w:val="002D3283"/>
    <w:rsid w:val="002D3AEE"/>
    <w:rsid w:val="002D3D80"/>
    <w:rsid w:val="002D4EF1"/>
    <w:rsid w:val="002D6074"/>
    <w:rsid w:val="002D7440"/>
    <w:rsid w:val="002D7473"/>
    <w:rsid w:val="002E06DF"/>
    <w:rsid w:val="002E252F"/>
    <w:rsid w:val="002E44F9"/>
    <w:rsid w:val="002E46EC"/>
    <w:rsid w:val="002E594C"/>
    <w:rsid w:val="002E7AF7"/>
    <w:rsid w:val="002F1A43"/>
    <w:rsid w:val="002F257F"/>
    <w:rsid w:val="002F2B72"/>
    <w:rsid w:val="002F3585"/>
    <w:rsid w:val="002F3A25"/>
    <w:rsid w:val="002F3DC0"/>
    <w:rsid w:val="002F3F66"/>
    <w:rsid w:val="002F47AE"/>
    <w:rsid w:val="002F5B5A"/>
    <w:rsid w:val="002F6796"/>
    <w:rsid w:val="002F71DD"/>
    <w:rsid w:val="002F7FBE"/>
    <w:rsid w:val="00300806"/>
    <w:rsid w:val="00301495"/>
    <w:rsid w:val="00303C08"/>
    <w:rsid w:val="003047D1"/>
    <w:rsid w:val="003066D0"/>
    <w:rsid w:val="003071D0"/>
    <w:rsid w:val="003077FC"/>
    <w:rsid w:val="00310220"/>
    <w:rsid w:val="00310575"/>
    <w:rsid w:val="00311301"/>
    <w:rsid w:val="00311A54"/>
    <w:rsid w:val="00311E0C"/>
    <w:rsid w:val="00312333"/>
    <w:rsid w:val="00312DA2"/>
    <w:rsid w:val="0031325A"/>
    <w:rsid w:val="003133D7"/>
    <w:rsid w:val="003138BF"/>
    <w:rsid w:val="003157A0"/>
    <w:rsid w:val="00316FDA"/>
    <w:rsid w:val="003202DB"/>
    <w:rsid w:val="0032169F"/>
    <w:rsid w:val="00321B0C"/>
    <w:rsid w:val="00321CA9"/>
    <w:rsid w:val="00321E2D"/>
    <w:rsid w:val="003221AD"/>
    <w:rsid w:val="003232CC"/>
    <w:rsid w:val="00323348"/>
    <w:rsid w:val="00325EA9"/>
    <w:rsid w:val="00326617"/>
    <w:rsid w:val="003271E0"/>
    <w:rsid w:val="00327407"/>
    <w:rsid w:val="00330840"/>
    <w:rsid w:val="00331179"/>
    <w:rsid w:val="00331D9A"/>
    <w:rsid w:val="00332081"/>
    <w:rsid w:val="00332563"/>
    <w:rsid w:val="00333267"/>
    <w:rsid w:val="00335FFB"/>
    <w:rsid w:val="00336BE4"/>
    <w:rsid w:val="003377BE"/>
    <w:rsid w:val="00340B94"/>
    <w:rsid w:val="00341353"/>
    <w:rsid w:val="00342987"/>
    <w:rsid w:val="00342ABD"/>
    <w:rsid w:val="00343237"/>
    <w:rsid w:val="00344174"/>
    <w:rsid w:val="0034468F"/>
    <w:rsid w:val="003446BF"/>
    <w:rsid w:val="00345D64"/>
    <w:rsid w:val="0034790F"/>
    <w:rsid w:val="00347B12"/>
    <w:rsid w:val="00350970"/>
    <w:rsid w:val="0035131C"/>
    <w:rsid w:val="0035539A"/>
    <w:rsid w:val="003565AB"/>
    <w:rsid w:val="003565C5"/>
    <w:rsid w:val="00356B6E"/>
    <w:rsid w:val="00357529"/>
    <w:rsid w:val="00357E7F"/>
    <w:rsid w:val="003600F7"/>
    <w:rsid w:val="0036010E"/>
    <w:rsid w:val="003634EB"/>
    <w:rsid w:val="0036382C"/>
    <w:rsid w:val="0036450A"/>
    <w:rsid w:val="00364D34"/>
    <w:rsid w:val="00364DC0"/>
    <w:rsid w:val="00364E50"/>
    <w:rsid w:val="003660AB"/>
    <w:rsid w:val="0036639F"/>
    <w:rsid w:val="00366C71"/>
    <w:rsid w:val="00366C72"/>
    <w:rsid w:val="00366E66"/>
    <w:rsid w:val="00367389"/>
    <w:rsid w:val="00370339"/>
    <w:rsid w:val="00370E4C"/>
    <w:rsid w:val="0037189E"/>
    <w:rsid w:val="0037197E"/>
    <w:rsid w:val="003742FB"/>
    <w:rsid w:val="003744C2"/>
    <w:rsid w:val="00375F06"/>
    <w:rsid w:val="003763AD"/>
    <w:rsid w:val="00376607"/>
    <w:rsid w:val="00376D4F"/>
    <w:rsid w:val="003777B5"/>
    <w:rsid w:val="003827FF"/>
    <w:rsid w:val="00382DB6"/>
    <w:rsid w:val="00382EA3"/>
    <w:rsid w:val="00383F67"/>
    <w:rsid w:val="0038458E"/>
    <w:rsid w:val="00384AEC"/>
    <w:rsid w:val="00384EE8"/>
    <w:rsid w:val="003870C0"/>
    <w:rsid w:val="003877EB"/>
    <w:rsid w:val="00387CBE"/>
    <w:rsid w:val="00390B60"/>
    <w:rsid w:val="003913D8"/>
    <w:rsid w:val="00391E1B"/>
    <w:rsid w:val="00392F5F"/>
    <w:rsid w:val="0039368A"/>
    <w:rsid w:val="00394580"/>
    <w:rsid w:val="00394F8F"/>
    <w:rsid w:val="00395B64"/>
    <w:rsid w:val="0039616E"/>
    <w:rsid w:val="003967A0"/>
    <w:rsid w:val="003974C6"/>
    <w:rsid w:val="00397CF4"/>
    <w:rsid w:val="003A0A1B"/>
    <w:rsid w:val="003A0E2D"/>
    <w:rsid w:val="003A2B0C"/>
    <w:rsid w:val="003A3AC0"/>
    <w:rsid w:val="003A52D4"/>
    <w:rsid w:val="003A54D7"/>
    <w:rsid w:val="003A5AC8"/>
    <w:rsid w:val="003A7C71"/>
    <w:rsid w:val="003B0F06"/>
    <w:rsid w:val="003B1D6F"/>
    <w:rsid w:val="003B20C8"/>
    <w:rsid w:val="003B27B3"/>
    <w:rsid w:val="003B36D3"/>
    <w:rsid w:val="003B3AB8"/>
    <w:rsid w:val="003B4D18"/>
    <w:rsid w:val="003B4E63"/>
    <w:rsid w:val="003B61BF"/>
    <w:rsid w:val="003C061B"/>
    <w:rsid w:val="003C1EA8"/>
    <w:rsid w:val="003C24CC"/>
    <w:rsid w:val="003C2706"/>
    <w:rsid w:val="003C302E"/>
    <w:rsid w:val="003D1A99"/>
    <w:rsid w:val="003D5DC3"/>
    <w:rsid w:val="003D5DC4"/>
    <w:rsid w:val="003D5F46"/>
    <w:rsid w:val="003D69E7"/>
    <w:rsid w:val="003D6C0E"/>
    <w:rsid w:val="003E0093"/>
    <w:rsid w:val="003E0D18"/>
    <w:rsid w:val="003E150F"/>
    <w:rsid w:val="003E1CED"/>
    <w:rsid w:val="003E1DB6"/>
    <w:rsid w:val="003E2758"/>
    <w:rsid w:val="003E28AC"/>
    <w:rsid w:val="003E3C11"/>
    <w:rsid w:val="003E4144"/>
    <w:rsid w:val="003E4ADC"/>
    <w:rsid w:val="003E6018"/>
    <w:rsid w:val="003F0E48"/>
    <w:rsid w:val="003F1193"/>
    <w:rsid w:val="003F1930"/>
    <w:rsid w:val="003F25A7"/>
    <w:rsid w:val="003F329D"/>
    <w:rsid w:val="003F3DC5"/>
    <w:rsid w:val="003F5D90"/>
    <w:rsid w:val="003F6CDC"/>
    <w:rsid w:val="003F6E99"/>
    <w:rsid w:val="00400C37"/>
    <w:rsid w:val="004025A2"/>
    <w:rsid w:val="00402E2E"/>
    <w:rsid w:val="00403CFB"/>
    <w:rsid w:val="004052AC"/>
    <w:rsid w:val="00405345"/>
    <w:rsid w:val="00405990"/>
    <w:rsid w:val="00405DFC"/>
    <w:rsid w:val="0040611F"/>
    <w:rsid w:val="004108A8"/>
    <w:rsid w:val="004114A2"/>
    <w:rsid w:val="0041167B"/>
    <w:rsid w:val="00411FD1"/>
    <w:rsid w:val="004121DA"/>
    <w:rsid w:val="004148F4"/>
    <w:rsid w:val="00415120"/>
    <w:rsid w:val="004152AB"/>
    <w:rsid w:val="00416529"/>
    <w:rsid w:val="00417924"/>
    <w:rsid w:val="004204DE"/>
    <w:rsid w:val="00421589"/>
    <w:rsid w:val="00421787"/>
    <w:rsid w:val="00421AB1"/>
    <w:rsid w:val="00422EDB"/>
    <w:rsid w:val="00423397"/>
    <w:rsid w:val="004236D7"/>
    <w:rsid w:val="00423F7E"/>
    <w:rsid w:val="004248F8"/>
    <w:rsid w:val="00424C5A"/>
    <w:rsid w:val="00425CEC"/>
    <w:rsid w:val="00427FEA"/>
    <w:rsid w:val="004306F2"/>
    <w:rsid w:val="00431102"/>
    <w:rsid w:val="00432101"/>
    <w:rsid w:val="0043344E"/>
    <w:rsid w:val="004342B2"/>
    <w:rsid w:val="00435E24"/>
    <w:rsid w:val="00436261"/>
    <w:rsid w:val="00436C98"/>
    <w:rsid w:val="004370E2"/>
    <w:rsid w:val="00437BA7"/>
    <w:rsid w:val="004405B5"/>
    <w:rsid w:val="00440ED4"/>
    <w:rsid w:val="00441911"/>
    <w:rsid w:val="00443C9F"/>
    <w:rsid w:val="004440CE"/>
    <w:rsid w:val="00444A63"/>
    <w:rsid w:val="00444D59"/>
    <w:rsid w:val="00445A2B"/>
    <w:rsid w:val="00445FC9"/>
    <w:rsid w:val="00447B78"/>
    <w:rsid w:val="0045040E"/>
    <w:rsid w:val="00454002"/>
    <w:rsid w:val="00455869"/>
    <w:rsid w:val="00457765"/>
    <w:rsid w:val="00457DE3"/>
    <w:rsid w:val="004607DC"/>
    <w:rsid w:val="00462003"/>
    <w:rsid w:val="004624ED"/>
    <w:rsid w:val="0046267E"/>
    <w:rsid w:val="004640EE"/>
    <w:rsid w:val="004649EE"/>
    <w:rsid w:val="00464B8A"/>
    <w:rsid w:val="00465B6F"/>
    <w:rsid w:val="00467130"/>
    <w:rsid w:val="00467820"/>
    <w:rsid w:val="004719C2"/>
    <w:rsid w:val="0047237E"/>
    <w:rsid w:val="004739EC"/>
    <w:rsid w:val="00473F7D"/>
    <w:rsid w:val="0047540B"/>
    <w:rsid w:val="00475641"/>
    <w:rsid w:val="00475C54"/>
    <w:rsid w:val="00476047"/>
    <w:rsid w:val="0047642E"/>
    <w:rsid w:val="0047695A"/>
    <w:rsid w:val="00477728"/>
    <w:rsid w:val="00477CE6"/>
    <w:rsid w:val="0048095F"/>
    <w:rsid w:val="00481FD3"/>
    <w:rsid w:val="00484E7D"/>
    <w:rsid w:val="00485341"/>
    <w:rsid w:val="004863AB"/>
    <w:rsid w:val="00486AC7"/>
    <w:rsid w:val="00490F1C"/>
    <w:rsid w:val="0049112F"/>
    <w:rsid w:val="004921F8"/>
    <w:rsid w:val="00492292"/>
    <w:rsid w:val="004923C0"/>
    <w:rsid w:val="00493825"/>
    <w:rsid w:val="004955C2"/>
    <w:rsid w:val="00496559"/>
    <w:rsid w:val="00496C79"/>
    <w:rsid w:val="004A0D69"/>
    <w:rsid w:val="004A1971"/>
    <w:rsid w:val="004A1AA6"/>
    <w:rsid w:val="004A1C06"/>
    <w:rsid w:val="004A2905"/>
    <w:rsid w:val="004A3CD7"/>
    <w:rsid w:val="004A433F"/>
    <w:rsid w:val="004A4478"/>
    <w:rsid w:val="004A48A1"/>
    <w:rsid w:val="004A65F6"/>
    <w:rsid w:val="004A7692"/>
    <w:rsid w:val="004A7F38"/>
    <w:rsid w:val="004B0C68"/>
    <w:rsid w:val="004B2157"/>
    <w:rsid w:val="004B2AE6"/>
    <w:rsid w:val="004B303D"/>
    <w:rsid w:val="004B4357"/>
    <w:rsid w:val="004B48E7"/>
    <w:rsid w:val="004B550D"/>
    <w:rsid w:val="004B64B8"/>
    <w:rsid w:val="004B6595"/>
    <w:rsid w:val="004B68FD"/>
    <w:rsid w:val="004B6D33"/>
    <w:rsid w:val="004B7FD4"/>
    <w:rsid w:val="004C1D14"/>
    <w:rsid w:val="004C2233"/>
    <w:rsid w:val="004C440D"/>
    <w:rsid w:val="004C44BE"/>
    <w:rsid w:val="004C5F83"/>
    <w:rsid w:val="004C78AE"/>
    <w:rsid w:val="004C7CF9"/>
    <w:rsid w:val="004C7D84"/>
    <w:rsid w:val="004C7ED3"/>
    <w:rsid w:val="004D1816"/>
    <w:rsid w:val="004D1A94"/>
    <w:rsid w:val="004D2214"/>
    <w:rsid w:val="004D23BD"/>
    <w:rsid w:val="004D38DD"/>
    <w:rsid w:val="004D39D6"/>
    <w:rsid w:val="004D578B"/>
    <w:rsid w:val="004D7284"/>
    <w:rsid w:val="004E06DF"/>
    <w:rsid w:val="004E1333"/>
    <w:rsid w:val="004E14D3"/>
    <w:rsid w:val="004E263A"/>
    <w:rsid w:val="004E4B08"/>
    <w:rsid w:val="004E5278"/>
    <w:rsid w:val="004E6F58"/>
    <w:rsid w:val="004F0B78"/>
    <w:rsid w:val="004F0CBE"/>
    <w:rsid w:val="004F0F11"/>
    <w:rsid w:val="004F33E2"/>
    <w:rsid w:val="004F629B"/>
    <w:rsid w:val="00500002"/>
    <w:rsid w:val="005019FC"/>
    <w:rsid w:val="00501C65"/>
    <w:rsid w:val="005025C9"/>
    <w:rsid w:val="00502624"/>
    <w:rsid w:val="00502FA9"/>
    <w:rsid w:val="00503624"/>
    <w:rsid w:val="0050376E"/>
    <w:rsid w:val="0050426B"/>
    <w:rsid w:val="00504667"/>
    <w:rsid w:val="00504963"/>
    <w:rsid w:val="00504B92"/>
    <w:rsid w:val="00504C8A"/>
    <w:rsid w:val="0050544F"/>
    <w:rsid w:val="00505E09"/>
    <w:rsid w:val="00506315"/>
    <w:rsid w:val="00506A94"/>
    <w:rsid w:val="00506EA9"/>
    <w:rsid w:val="00510268"/>
    <w:rsid w:val="005110FD"/>
    <w:rsid w:val="005123D9"/>
    <w:rsid w:val="00513048"/>
    <w:rsid w:val="00515382"/>
    <w:rsid w:val="005153BF"/>
    <w:rsid w:val="005155FD"/>
    <w:rsid w:val="00516668"/>
    <w:rsid w:val="00517ACF"/>
    <w:rsid w:val="00517EF4"/>
    <w:rsid w:val="00520AF3"/>
    <w:rsid w:val="00520BB8"/>
    <w:rsid w:val="00520E7C"/>
    <w:rsid w:val="005211B5"/>
    <w:rsid w:val="00521ED3"/>
    <w:rsid w:val="00521FED"/>
    <w:rsid w:val="00523586"/>
    <w:rsid w:val="00525D95"/>
    <w:rsid w:val="005265D8"/>
    <w:rsid w:val="00530F79"/>
    <w:rsid w:val="00532F41"/>
    <w:rsid w:val="00532FA4"/>
    <w:rsid w:val="005330B7"/>
    <w:rsid w:val="00533C0C"/>
    <w:rsid w:val="00535376"/>
    <w:rsid w:val="0053616E"/>
    <w:rsid w:val="005364CB"/>
    <w:rsid w:val="00537B12"/>
    <w:rsid w:val="005401E4"/>
    <w:rsid w:val="00540CAE"/>
    <w:rsid w:val="005419DC"/>
    <w:rsid w:val="00541A3A"/>
    <w:rsid w:val="0054251F"/>
    <w:rsid w:val="00544FBD"/>
    <w:rsid w:val="00547251"/>
    <w:rsid w:val="005474B0"/>
    <w:rsid w:val="00547D79"/>
    <w:rsid w:val="00554F09"/>
    <w:rsid w:val="00555213"/>
    <w:rsid w:val="00555D91"/>
    <w:rsid w:val="005567EC"/>
    <w:rsid w:val="005573D1"/>
    <w:rsid w:val="00557934"/>
    <w:rsid w:val="005610A7"/>
    <w:rsid w:val="00561225"/>
    <w:rsid w:val="00563E08"/>
    <w:rsid w:val="00565515"/>
    <w:rsid w:val="00565F26"/>
    <w:rsid w:val="00567245"/>
    <w:rsid w:val="00570712"/>
    <w:rsid w:val="005712CB"/>
    <w:rsid w:val="0057144C"/>
    <w:rsid w:val="00572D6D"/>
    <w:rsid w:val="005734B9"/>
    <w:rsid w:val="005743DA"/>
    <w:rsid w:val="00574BE2"/>
    <w:rsid w:val="005765FE"/>
    <w:rsid w:val="00576A0C"/>
    <w:rsid w:val="005777FE"/>
    <w:rsid w:val="00577FB1"/>
    <w:rsid w:val="00582611"/>
    <w:rsid w:val="00583203"/>
    <w:rsid w:val="00583434"/>
    <w:rsid w:val="0058450D"/>
    <w:rsid w:val="0058601A"/>
    <w:rsid w:val="00586B6C"/>
    <w:rsid w:val="005874E8"/>
    <w:rsid w:val="005909BB"/>
    <w:rsid w:val="0059188C"/>
    <w:rsid w:val="00592394"/>
    <w:rsid w:val="00592B81"/>
    <w:rsid w:val="00593FA3"/>
    <w:rsid w:val="0059676C"/>
    <w:rsid w:val="005969AF"/>
    <w:rsid w:val="00596ADB"/>
    <w:rsid w:val="005972ED"/>
    <w:rsid w:val="00597A00"/>
    <w:rsid w:val="005A078C"/>
    <w:rsid w:val="005A1882"/>
    <w:rsid w:val="005A34BA"/>
    <w:rsid w:val="005A370D"/>
    <w:rsid w:val="005A4F3E"/>
    <w:rsid w:val="005A5ABD"/>
    <w:rsid w:val="005A6C8F"/>
    <w:rsid w:val="005A717A"/>
    <w:rsid w:val="005A7A80"/>
    <w:rsid w:val="005B1251"/>
    <w:rsid w:val="005B19DF"/>
    <w:rsid w:val="005B3EB7"/>
    <w:rsid w:val="005B4411"/>
    <w:rsid w:val="005B6202"/>
    <w:rsid w:val="005B71C1"/>
    <w:rsid w:val="005B71E5"/>
    <w:rsid w:val="005B7FFA"/>
    <w:rsid w:val="005C2320"/>
    <w:rsid w:val="005C43BD"/>
    <w:rsid w:val="005C460A"/>
    <w:rsid w:val="005C4EB5"/>
    <w:rsid w:val="005C5417"/>
    <w:rsid w:val="005C5D19"/>
    <w:rsid w:val="005C6D04"/>
    <w:rsid w:val="005D17F7"/>
    <w:rsid w:val="005D1B39"/>
    <w:rsid w:val="005D23FF"/>
    <w:rsid w:val="005D273C"/>
    <w:rsid w:val="005D37C7"/>
    <w:rsid w:val="005D3943"/>
    <w:rsid w:val="005D3C4D"/>
    <w:rsid w:val="005D453E"/>
    <w:rsid w:val="005D50E9"/>
    <w:rsid w:val="005D5271"/>
    <w:rsid w:val="005D52DE"/>
    <w:rsid w:val="005D657F"/>
    <w:rsid w:val="005D76C6"/>
    <w:rsid w:val="005E078A"/>
    <w:rsid w:val="005E19E7"/>
    <w:rsid w:val="005E1AC3"/>
    <w:rsid w:val="005E4D52"/>
    <w:rsid w:val="005E5C51"/>
    <w:rsid w:val="005E6AFA"/>
    <w:rsid w:val="005E6BFA"/>
    <w:rsid w:val="005E6C7B"/>
    <w:rsid w:val="005E734A"/>
    <w:rsid w:val="005E7ABD"/>
    <w:rsid w:val="005F0395"/>
    <w:rsid w:val="005F0974"/>
    <w:rsid w:val="005F0D7C"/>
    <w:rsid w:val="005F1455"/>
    <w:rsid w:val="005F18D6"/>
    <w:rsid w:val="005F2C35"/>
    <w:rsid w:val="005F2ECC"/>
    <w:rsid w:val="005F6230"/>
    <w:rsid w:val="00600061"/>
    <w:rsid w:val="00600362"/>
    <w:rsid w:val="0060076D"/>
    <w:rsid w:val="00601083"/>
    <w:rsid w:val="006035F4"/>
    <w:rsid w:val="00603A17"/>
    <w:rsid w:val="0060576B"/>
    <w:rsid w:val="0060689F"/>
    <w:rsid w:val="00606BA9"/>
    <w:rsid w:val="00606CE4"/>
    <w:rsid w:val="0060792C"/>
    <w:rsid w:val="00607F32"/>
    <w:rsid w:val="00607F34"/>
    <w:rsid w:val="006108B1"/>
    <w:rsid w:val="0061095D"/>
    <w:rsid w:val="006124D8"/>
    <w:rsid w:val="00613232"/>
    <w:rsid w:val="006138BC"/>
    <w:rsid w:val="00615C88"/>
    <w:rsid w:val="006164E4"/>
    <w:rsid w:val="00620706"/>
    <w:rsid w:val="006207B0"/>
    <w:rsid w:val="006207F7"/>
    <w:rsid w:val="00620E9E"/>
    <w:rsid w:val="00621E73"/>
    <w:rsid w:val="006230F1"/>
    <w:rsid w:val="00624B46"/>
    <w:rsid w:val="006261B6"/>
    <w:rsid w:val="00626601"/>
    <w:rsid w:val="006301F3"/>
    <w:rsid w:val="00630950"/>
    <w:rsid w:val="00630B92"/>
    <w:rsid w:val="00630DA3"/>
    <w:rsid w:val="00631240"/>
    <w:rsid w:val="006316CB"/>
    <w:rsid w:val="00631B16"/>
    <w:rsid w:val="006337CC"/>
    <w:rsid w:val="00634BC4"/>
    <w:rsid w:val="00634D39"/>
    <w:rsid w:val="006354EB"/>
    <w:rsid w:val="006377BC"/>
    <w:rsid w:val="0064008A"/>
    <w:rsid w:val="00640695"/>
    <w:rsid w:val="006406B1"/>
    <w:rsid w:val="0064070B"/>
    <w:rsid w:val="00640FD1"/>
    <w:rsid w:val="00644402"/>
    <w:rsid w:val="00646798"/>
    <w:rsid w:val="006507CF"/>
    <w:rsid w:val="0065089E"/>
    <w:rsid w:val="0065169F"/>
    <w:rsid w:val="0065197E"/>
    <w:rsid w:val="00651C6B"/>
    <w:rsid w:val="00653BC6"/>
    <w:rsid w:val="00653E33"/>
    <w:rsid w:val="006544CF"/>
    <w:rsid w:val="00654A32"/>
    <w:rsid w:val="006557BB"/>
    <w:rsid w:val="0065672E"/>
    <w:rsid w:val="006601FA"/>
    <w:rsid w:val="006604C6"/>
    <w:rsid w:val="00661671"/>
    <w:rsid w:val="00662DDD"/>
    <w:rsid w:val="00663215"/>
    <w:rsid w:val="0066329C"/>
    <w:rsid w:val="00664115"/>
    <w:rsid w:val="006649AD"/>
    <w:rsid w:val="00666121"/>
    <w:rsid w:val="0066764E"/>
    <w:rsid w:val="006677CC"/>
    <w:rsid w:val="0066784C"/>
    <w:rsid w:val="00667C9E"/>
    <w:rsid w:val="00670DD4"/>
    <w:rsid w:val="00670F48"/>
    <w:rsid w:val="006710E6"/>
    <w:rsid w:val="00671F56"/>
    <w:rsid w:val="00672E60"/>
    <w:rsid w:val="0067335D"/>
    <w:rsid w:val="0067344F"/>
    <w:rsid w:val="00674923"/>
    <w:rsid w:val="006754DC"/>
    <w:rsid w:val="00675AE6"/>
    <w:rsid w:val="00675BC5"/>
    <w:rsid w:val="00675CCE"/>
    <w:rsid w:val="006764A7"/>
    <w:rsid w:val="006765D2"/>
    <w:rsid w:val="00676CCE"/>
    <w:rsid w:val="00680411"/>
    <w:rsid w:val="00681214"/>
    <w:rsid w:val="00682A44"/>
    <w:rsid w:val="00682CAA"/>
    <w:rsid w:val="00683E13"/>
    <w:rsid w:val="00684253"/>
    <w:rsid w:val="00685D0B"/>
    <w:rsid w:val="00687F79"/>
    <w:rsid w:val="00690B21"/>
    <w:rsid w:val="00691841"/>
    <w:rsid w:val="0069330C"/>
    <w:rsid w:val="006934D7"/>
    <w:rsid w:val="00693E3C"/>
    <w:rsid w:val="006945C3"/>
    <w:rsid w:val="00695183"/>
    <w:rsid w:val="00695959"/>
    <w:rsid w:val="00696E7C"/>
    <w:rsid w:val="00697D9B"/>
    <w:rsid w:val="006A0F5C"/>
    <w:rsid w:val="006A1055"/>
    <w:rsid w:val="006A136A"/>
    <w:rsid w:val="006A152A"/>
    <w:rsid w:val="006A15B2"/>
    <w:rsid w:val="006A3017"/>
    <w:rsid w:val="006A46F6"/>
    <w:rsid w:val="006A4E81"/>
    <w:rsid w:val="006A5803"/>
    <w:rsid w:val="006A71A7"/>
    <w:rsid w:val="006A79CF"/>
    <w:rsid w:val="006A7AAC"/>
    <w:rsid w:val="006B07BC"/>
    <w:rsid w:val="006B0F68"/>
    <w:rsid w:val="006B22FD"/>
    <w:rsid w:val="006B3155"/>
    <w:rsid w:val="006B3521"/>
    <w:rsid w:val="006B38F5"/>
    <w:rsid w:val="006B5519"/>
    <w:rsid w:val="006B5EDA"/>
    <w:rsid w:val="006B63CF"/>
    <w:rsid w:val="006B7BA1"/>
    <w:rsid w:val="006C0634"/>
    <w:rsid w:val="006C0DEA"/>
    <w:rsid w:val="006C1AF2"/>
    <w:rsid w:val="006C2C5C"/>
    <w:rsid w:val="006C2CC5"/>
    <w:rsid w:val="006C2E48"/>
    <w:rsid w:val="006C323B"/>
    <w:rsid w:val="006C373C"/>
    <w:rsid w:val="006C38A2"/>
    <w:rsid w:val="006C4619"/>
    <w:rsid w:val="006C52AF"/>
    <w:rsid w:val="006C666F"/>
    <w:rsid w:val="006C7A85"/>
    <w:rsid w:val="006D19F6"/>
    <w:rsid w:val="006D1DBF"/>
    <w:rsid w:val="006D2308"/>
    <w:rsid w:val="006D24A0"/>
    <w:rsid w:val="006D4994"/>
    <w:rsid w:val="006E0647"/>
    <w:rsid w:val="006E08E5"/>
    <w:rsid w:val="006E0B85"/>
    <w:rsid w:val="006E164E"/>
    <w:rsid w:val="006E1651"/>
    <w:rsid w:val="006E212D"/>
    <w:rsid w:val="006E22EC"/>
    <w:rsid w:val="006E281A"/>
    <w:rsid w:val="006E2AB3"/>
    <w:rsid w:val="006E3895"/>
    <w:rsid w:val="006E4B6E"/>
    <w:rsid w:val="006E4FEC"/>
    <w:rsid w:val="006E51BC"/>
    <w:rsid w:val="006E6CF4"/>
    <w:rsid w:val="006F2695"/>
    <w:rsid w:val="006F75A0"/>
    <w:rsid w:val="006F7EE8"/>
    <w:rsid w:val="007002B2"/>
    <w:rsid w:val="00700688"/>
    <w:rsid w:val="00700D79"/>
    <w:rsid w:val="00702C3D"/>
    <w:rsid w:val="00702ECF"/>
    <w:rsid w:val="00702F7F"/>
    <w:rsid w:val="007045A8"/>
    <w:rsid w:val="00705190"/>
    <w:rsid w:val="007058A7"/>
    <w:rsid w:val="00706F18"/>
    <w:rsid w:val="007124A8"/>
    <w:rsid w:val="00714871"/>
    <w:rsid w:val="0071534D"/>
    <w:rsid w:val="007157DE"/>
    <w:rsid w:val="00715A87"/>
    <w:rsid w:val="00715DF3"/>
    <w:rsid w:val="00716CE5"/>
    <w:rsid w:val="007176BB"/>
    <w:rsid w:val="00717A31"/>
    <w:rsid w:val="00720855"/>
    <w:rsid w:val="00721D1D"/>
    <w:rsid w:val="00722AAC"/>
    <w:rsid w:val="00727438"/>
    <w:rsid w:val="00730179"/>
    <w:rsid w:val="00730EC9"/>
    <w:rsid w:val="007317C7"/>
    <w:rsid w:val="007325CA"/>
    <w:rsid w:val="007332ED"/>
    <w:rsid w:val="00737B87"/>
    <w:rsid w:val="007403C4"/>
    <w:rsid w:val="00740DD3"/>
    <w:rsid w:val="0074101F"/>
    <w:rsid w:val="007413EB"/>
    <w:rsid w:val="007418B7"/>
    <w:rsid w:val="00743CD1"/>
    <w:rsid w:val="007467E2"/>
    <w:rsid w:val="00746C4F"/>
    <w:rsid w:val="00747170"/>
    <w:rsid w:val="007504DC"/>
    <w:rsid w:val="00752D26"/>
    <w:rsid w:val="00753BB7"/>
    <w:rsid w:val="00753BDB"/>
    <w:rsid w:val="00756F16"/>
    <w:rsid w:val="00757050"/>
    <w:rsid w:val="00757850"/>
    <w:rsid w:val="00760A34"/>
    <w:rsid w:val="00760E15"/>
    <w:rsid w:val="0076174C"/>
    <w:rsid w:val="0076242D"/>
    <w:rsid w:val="0076272A"/>
    <w:rsid w:val="00767474"/>
    <w:rsid w:val="00767675"/>
    <w:rsid w:val="00770283"/>
    <w:rsid w:val="00771ACB"/>
    <w:rsid w:val="00771EA0"/>
    <w:rsid w:val="00772E45"/>
    <w:rsid w:val="00774E13"/>
    <w:rsid w:val="007763C4"/>
    <w:rsid w:val="007809C0"/>
    <w:rsid w:val="00781840"/>
    <w:rsid w:val="007823BF"/>
    <w:rsid w:val="0078369F"/>
    <w:rsid w:val="00783B2E"/>
    <w:rsid w:val="0078523E"/>
    <w:rsid w:val="007856BF"/>
    <w:rsid w:val="00786629"/>
    <w:rsid w:val="007867F4"/>
    <w:rsid w:val="00791366"/>
    <w:rsid w:val="00792731"/>
    <w:rsid w:val="007930E1"/>
    <w:rsid w:val="00793BF7"/>
    <w:rsid w:val="00793E9C"/>
    <w:rsid w:val="00795100"/>
    <w:rsid w:val="007951F8"/>
    <w:rsid w:val="00795DC6"/>
    <w:rsid w:val="0079625E"/>
    <w:rsid w:val="007966A4"/>
    <w:rsid w:val="007A0930"/>
    <w:rsid w:val="007A1E56"/>
    <w:rsid w:val="007A2E88"/>
    <w:rsid w:val="007A3724"/>
    <w:rsid w:val="007A4A50"/>
    <w:rsid w:val="007A50E7"/>
    <w:rsid w:val="007A50F0"/>
    <w:rsid w:val="007A5A69"/>
    <w:rsid w:val="007A5F73"/>
    <w:rsid w:val="007A6E39"/>
    <w:rsid w:val="007A7484"/>
    <w:rsid w:val="007A7A28"/>
    <w:rsid w:val="007B078F"/>
    <w:rsid w:val="007B085C"/>
    <w:rsid w:val="007B160A"/>
    <w:rsid w:val="007B413F"/>
    <w:rsid w:val="007B5A8E"/>
    <w:rsid w:val="007B5ADC"/>
    <w:rsid w:val="007B6A4F"/>
    <w:rsid w:val="007B7C4A"/>
    <w:rsid w:val="007C0762"/>
    <w:rsid w:val="007C19B1"/>
    <w:rsid w:val="007C19BD"/>
    <w:rsid w:val="007C2FDC"/>
    <w:rsid w:val="007C452A"/>
    <w:rsid w:val="007C59F4"/>
    <w:rsid w:val="007C6CA5"/>
    <w:rsid w:val="007D0CBF"/>
    <w:rsid w:val="007D1074"/>
    <w:rsid w:val="007D107C"/>
    <w:rsid w:val="007D1A61"/>
    <w:rsid w:val="007D29FF"/>
    <w:rsid w:val="007D3759"/>
    <w:rsid w:val="007D5953"/>
    <w:rsid w:val="007D61DA"/>
    <w:rsid w:val="007D656E"/>
    <w:rsid w:val="007D683C"/>
    <w:rsid w:val="007D6E52"/>
    <w:rsid w:val="007D70A9"/>
    <w:rsid w:val="007E0156"/>
    <w:rsid w:val="007E0C5B"/>
    <w:rsid w:val="007E3EE9"/>
    <w:rsid w:val="007E440C"/>
    <w:rsid w:val="007E4C78"/>
    <w:rsid w:val="007E5A1F"/>
    <w:rsid w:val="007E6510"/>
    <w:rsid w:val="007E7D51"/>
    <w:rsid w:val="007F06EB"/>
    <w:rsid w:val="007F31D4"/>
    <w:rsid w:val="007F3238"/>
    <w:rsid w:val="007F36D3"/>
    <w:rsid w:val="007F3CFD"/>
    <w:rsid w:val="007F4BA4"/>
    <w:rsid w:val="007F55D0"/>
    <w:rsid w:val="007F66B0"/>
    <w:rsid w:val="007F6B5B"/>
    <w:rsid w:val="007F6D8B"/>
    <w:rsid w:val="007F7EF9"/>
    <w:rsid w:val="0080169E"/>
    <w:rsid w:val="0080235B"/>
    <w:rsid w:val="00802661"/>
    <w:rsid w:val="00802CDE"/>
    <w:rsid w:val="00802E19"/>
    <w:rsid w:val="00802F53"/>
    <w:rsid w:val="00803F16"/>
    <w:rsid w:val="00804B33"/>
    <w:rsid w:val="008054D2"/>
    <w:rsid w:val="00805599"/>
    <w:rsid w:val="00806926"/>
    <w:rsid w:val="00806C4F"/>
    <w:rsid w:val="00807622"/>
    <w:rsid w:val="00807CC2"/>
    <w:rsid w:val="008121B3"/>
    <w:rsid w:val="008159C0"/>
    <w:rsid w:val="00815DC4"/>
    <w:rsid w:val="008178A4"/>
    <w:rsid w:val="00820BD9"/>
    <w:rsid w:val="008223CD"/>
    <w:rsid w:val="00822C7F"/>
    <w:rsid w:val="00822F71"/>
    <w:rsid w:val="0082301D"/>
    <w:rsid w:val="0082339B"/>
    <w:rsid w:val="00823509"/>
    <w:rsid w:val="008235AE"/>
    <w:rsid w:val="00824947"/>
    <w:rsid w:val="008252AD"/>
    <w:rsid w:val="008257FF"/>
    <w:rsid w:val="008264F2"/>
    <w:rsid w:val="00826717"/>
    <w:rsid w:val="00827B0B"/>
    <w:rsid w:val="00830A04"/>
    <w:rsid w:val="00831D98"/>
    <w:rsid w:val="0083273A"/>
    <w:rsid w:val="00832DB1"/>
    <w:rsid w:val="00833E6A"/>
    <w:rsid w:val="00833FFC"/>
    <w:rsid w:val="0083512E"/>
    <w:rsid w:val="00835A43"/>
    <w:rsid w:val="00836DC8"/>
    <w:rsid w:val="00837016"/>
    <w:rsid w:val="00837C1F"/>
    <w:rsid w:val="00837FC2"/>
    <w:rsid w:val="00840158"/>
    <w:rsid w:val="00840447"/>
    <w:rsid w:val="00840E48"/>
    <w:rsid w:val="00840EC6"/>
    <w:rsid w:val="0084123D"/>
    <w:rsid w:val="00841C60"/>
    <w:rsid w:val="00841D9F"/>
    <w:rsid w:val="00842F69"/>
    <w:rsid w:val="00843A31"/>
    <w:rsid w:val="00843B5D"/>
    <w:rsid w:val="00843D3D"/>
    <w:rsid w:val="00844344"/>
    <w:rsid w:val="00844AFE"/>
    <w:rsid w:val="00844FB1"/>
    <w:rsid w:val="008451B9"/>
    <w:rsid w:val="0084739A"/>
    <w:rsid w:val="008473AE"/>
    <w:rsid w:val="0085167E"/>
    <w:rsid w:val="00851BA4"/>
    <w:rsid w:val="008536C4"/>
    <w:rsid w:val="00853C1F"/>
    <w:rsid w:val="00854A0B"/>
    <w:rsid w:val="00854E30"/>
    <w:rsid w:val="00854FE7"/>
    <w:rsid w:val="00856BBE"/>
    <w:rsid w:val="00857A8F"/>
    <w:rsid w:val="0086097B"/>
    <w:rsid w:val="008609C3"/>
    <w:rsid w:val="00860EA3"/>
    <w:rsid w:val="0086147C"/>
    <w:rsid w:val="00862282"/>
    <w:rsid w:val="00863B95"/>
    <w:rsid w:val="00863C4B"/>
    <w:rsid w:val="00864AC9"/>
    <w:rsid w:val="008654DD"/>
    <w:rsid w:val="008657B5"/>
    <w:rsid w:val="0086626E"/>
    <w:rsid w:val="008672B8"/>
    <w:rsid w:val="00872A64"/>
    <w:rsid w:val="008740A6"/>
    <w:rsid w:val="008741D0"/>
    <w:rsid w:val="0087513E"/>
    <w:rsid w:val="0087524D"/>
    <w:rsid w:val="008755EB"/>
    <w:rsid w:val="008758CE"/>
    <w:rsid w:val="00877FB2"/>
    <w:rsid w:val="008800AA"/>
    <w:rsid w:val="008804B0"/>
    <w:rsid w:val="00881DE3"/>
    <w:rsid w:val="008849DE"/>
    <w:rsid w:val="0088702F"/>
    <w:rsid w:val="0089007D"/>
    <w:rsid w:val="008900DD"/>
    <w:rsid w:val="0089011D"/>
    <w:rsid w:val="00891120"/>
    <w:rsid w:val="008917BE"/>
    <w:rsid w:val="00892811"/>
    <w:rsid w:val="0089322D"/>
    <w:rsid w:val="00895082"/>
    <w:rsid w:val="0089608F"/>
    <w:rsid w:val="008976DD"/>
    <w:rsid w:val="00897F9A"/>
    <w:rsid w:val="008A0A4A"/>
    <w:rsid w:val="008A1DC1"/>
    <w:rsid w:val="008B1802"/>
    <w:rsid w:val="008B3FE9"/>
    <w:rsid w:val="008B438D"/>
    <w:rsid w:val="008B4E69"/>
    <w:rsid w:val="008B60D8"/>
    <w:rsid w:val="008C0661"/>
    <w:rsid w:val="008C1167"/>
    <w:rsid w:val="008C24DE"/>
    <w:rsid w:val="008C2F18"/>
    <w:rsid w:val="008C2F3E"/>
    <w:rsid w:val="008C2FC5"/>
    <w:rsid w:val="008C306E"/>
    <w:rsid w:val="008C3824"/>
    <w:rsid w:val="008C3D1A"/>
    <w:rsid w:val="008C48CC"/>
    <w:rsid w:val="008C48FC"/>
    <w:rsid w:val="008C63B8"/>
    <w:rsid w:val="008D0139"/>
    <w:rsid w:val="008D08BA"/>
    <w:rsid w:val="008D08E5"/>
    <w:rsid w:val="008D14E2"/>
    <w:rsid w:val="008D2487"/>
    <w:rsid w:val="008D2D35"/>
    <w:rsid w:val="008D3FDB"/>
    <w:rsid w:val="008D494A"/>
    <w:rsid w:val="008D4CFC"/>
    <w:rsid w:val="008D6B40"/>
    <w:rsid w:val="008D789B"/>
    <w:rsid w:val="008E0144"/>
    <w:rsid w:val="008E0179"/>
    <w:rsid w:val="008E3602"/>
    <w:rsid w:val="008E3ECA"/>
    <w:rsid w:val="008E4730"/>
    <w:rsid w:val="008E74FB"/>
    <w:rsid w:val="008F1130"/>
    <w:rsid w:val="008F68C8"/>
    <w:rsid w:val="008F6C5E"/>
    <w:rsid w:val="008F7D39"/>
    <w:rsid w:val="00900086"/>
    <w:rsid w:val="00900B81"/>
    <w:rsid w:val="009013F0"/>
    <w:rsid w:val="0090424A"/>
    <w:rsid w:val="00904F55"/>
    <w:rsid w:val="00905B9F"/>
    <w:rsid w:val="00906074"/>
    <w:rsid w:val="009065AC"/>
    <w:rsid w:val="009070D1"/>
    <w:rsid w:val="00907487"/>
    <w:rsid w:val="00912315"/>
    <w:rsid w:val="0091279E"/>
    <w:rsid w:val="00912EC8"/>
    <w:rsid w:val="00914D54"/>
    <w:rsid w:val="00915074"/>
    <w:rsid w:val="009152C1"/>
    <w:rsid w:val="00915753"/>
    <w:rsid w:val="00915B42"/>
    <w:rsid w:val="00915E00"/>
    <w:rsid w:val="00916212"/>
    <w:rsid w:val="0092111F"/>
    <w:rsid w:val="0092144D"/>
    <w:rsid w:val="009217BC"/>
    <w:rsid w:val="00922F7A"/>
    <w:rsid w:val="0092369E"/>
    <w:rsid w:val="009240A6"/>
    <w:rsid w:val="00925F6F"/>
    <w:rsid w:val="00930FB2"/>
    <w:rsid w:val="009311E3"/>
    <w:rsid w:val="0093127E"/>
    <w:rsid w:val="0093387A"/>
    <w:rsid w:val="00933F8F"/>
    <w:rsid w:val="00934A54"/>
    <w:rsid w:val="00937155"/>
    <w:rsid w:val="009372A1"/>
    <w:rsid w:val="009379D1"/>
    <w:rsid w:val="00937CB8"/>
    <w:rsid w:val="009407D4"/>
    <w:rsid w:val="00942D09"/>
    <w:rsid w:val="00945900"/>
    <w:rsid w:val="00945F11"/>
    <w:rsid w:val="00946C99"/>
    <w:rsid w:val="00946F55"/>
    <w:rsid w:val="009471B8"/>
    <w:rsid w:val="009474AD"/>
    <w:rsid w:val="009479BA"/>
    <w:rsid w:val="00947D92"/>
    <w:rsid w:val="009500D5"/>
    <w:rsid w:val="009515A0"/>
    <w:rsid w:val="00952887"/>
    <w:rsid w:val="00952D36"/>
    <w:rsid w:val="00953D37"/>
    <w:rsid w:val="00956AF3"/>
    <w:rsid w:val="0095722A"/>
    <w:rsid w:val="009606CD"/>
    <w:rsid w:val="0096161C"/>
    <w:rsid w:val="0096430F"/>
    <w:rsid w:val="00965C92"/>
    <w:rsid w:val="00965E9F"/>
    <w:rsid w:val="00967CCD"/>
    <w:rsid w:val="00967EE1"/>
    <w:rsid w:val="00967EE3"/>
    <w:rsid w:val="009703EF"/>
    <w:rsid w:val="00972160"/>
    <w:rsid w:val="00974AC4"/>
    <w:rsid w:val="00975B09"/>
    <w:rsid w:val="00980B4D"/>
    <w:rsid w:val="00983354"/>
    <w:rsid w:val="00986840"/>
    <w:rsid w:val="009875B3"/>
    <w:rsid w:val="0099211B"/>
    <w:rsid w:val="00992715"/>
    <w:rsid w:val="00992A08"/>
    <w:rsid w:val="00994389"/>
    <w:rsid w:val="00995F02"/>
    <w:rsid w:val="00996348"/>
    <w:rsid w:val="00996A21"/>
    <w:rsid w:val="00997215"/>
    <w:rsid w:val="009A048E"/>
    <w:rsid w:val="009A0B7C"/>
    <w:rsid w:val="009A16EC"/>
    <w:rsid w:val="009A183C"/>
    <w:rsid w:val="009A1AA0"/>
    <w:rsid w:val="009A1F1E"/>
    <w:rsid w:val="009A36B3"/>
    <w:rsid w:val="009A54F6"/>
    <w:rsid w:val="009A5F88"/>
    <w:rsid w:val="009A7D90"/>
    <w:rsid w:val="009B16A6"/>
    <w:rsid w:val="009B1D50"/>
    <w:rsid w:val="009B262D"/>
    <w:rsid w:val="009B3C53"/>
    <w:rsid w:val="009B3C5A"/>
    <w:rsid w:val="009B4018"/>
    <w:rsid w:val="009B4578"/>
    <w:rsid w:val="009B6022"/>
    <w:rsid w:val="009B6512"/>
    <w:rsid w:val="009B76D5"/>
    <w:rsid w:val="009B7BE5"/>
    <w:rsid w:val="009C06AF"/>
    <w:rsid w:val="009C09ED"/>
    <w:rsid w:val="009C5624"/>
    <w:rsid w:val="009C5EDF"/>
    <w:rsid w:val="009C76F5"/>
    <w:rsid w:val="009C77F9"/>
    <w:rsid w:val="009C795B"/>
    <w:rsid w:val="009D1A9C"/>
    <w:rsid w:val="009D3A63"/>
    <w:rsid w:val="009D4500"/>
    <w:rsid w:val="009D4902"/>
    <w:rsid w:val="009D572C"/>
    <w:rsid w:val="009D61F2"/>
    <w:rsid w:val="009D6DBB"/>
    <w:rsid w:val="009E10B7"/>
    <w:rsid w:val="009E1774"/>
    <w:rsid w:val="009E26F0"/>
    <w:rsid w:val="009E3217"/>
    <w:rsid w:val="009E36FC"/>
    <w:rsid w:val="009E384F"/>
    <w:rsid w:val="009E3B56"/>
    <w:rsid w:val="009E62BB"/>
    <w:rsid w:val="009E63D4"/>
    <w:rsid w:val="009E657B"/>
    <w:rsid w:val="009F18BE"/>
    <w:rsid w:val="009F4524"/>
    <w:rsid w:val="009F45CF"/>
    <w:rsid w:val="009F467D"/>
    <w:rsid w:val="009F4909"/>
    <w:rsid w:val="009F56C2"/>
    <w:rsid w:val="009F58C7"/>
    <w:rsid w:val="009F5ADF"/>
    <w:rsid w:val="009F5CA8"/>
    <w:rsid w:val="009F6EA4"/>
    <w:rsid w:val="00A011CB"/>
    <w:rsid w:val="00A03607"/>
    <w:rsid w:val="00A04A0E"/>
    <w:rsid w:val="00A04BD9"/>
    <w:rsid w:val="00A05BF1"/>
    <w:rsid w:val="00A06954"/>
    <w:rsid w:val="00A06FFC"/>
    <w:rsid w:val="00A07BC1"/>
    <w:rsid w:val="00A11C31"/>
    <w:rsid w:val="00A13717"/>
    <w:rsid w:val="00A14948"/>
    <w:rsid w:val="00A14CD8"/>
    <w:rsid w:val="00A15130"/>
    <w:rsid w:val="00A15805"/>
    <w:rsid w:val="00A172AB"/>
    <w:rsid w:val="00A17385"/>
    <w:rsid w:val="00A2065B"/>
    <w:rsid w:val="00A20D5D"/>
    <w:rsid w:val="00A21F63"/>
    <w:rsid w:val="00A22811"/>
    <w:rsid w:val="00A24E0C"/>
    <w:rsid w:val="00A25EDF"/>
    <w:rsid w:val="00A25FAB"/>
    <w:rsid w:val="00A261F3"/>
    <w:rsid w:val="00A26B4D"/>
    <w:rsid w:val="00A31708"/>
    <w:rsid w:val="00A332C0"/>
    <w:rsid w:val="00A33ADB"/>
    <w:rsid w:val="00A33C90"/>
    <w:rsid w:val="00A33F16"/>
    <w:rsid w:val="00A35029"/>
    <w:rsid w:val="00A405CB"/>
    <w:rsid w:val="00A4096D"/>
    <w:rsid w:val="00A42999"/>
    <w:rsid w:val="00A42CCB"/>
    <w:rsid w:val="00A42FF0"/>
    <w:rsid w:val="00A435A9"/>
    <w:rsid w:val="00A45EAB"/>
    <w:rsid w:val="00A46AB4"/>
    <w:rsid w:val="00A46F8D"/>
    <w:rsid w:val="00A5135D"/>
    <w:rsid w:val="00A5174A"/>
    <w:rsid w:val="00A52993"/>
    <w:rsid w:val="00A54449"/>
    <w:rsid w:val="00A56F52"/>
    <w:rsid w:val="00A60A63"/>
    <w:rsid w:val="00A60B83"/>
    <w:rsid w:val="00A61296"/>
    <w:rsid w:val="00A6221E"/>
    <w:rsid w:val="00A62841"/>
    <w:rsid w:val="00A62CB0"/>
    <w:rsid w:val="00A6305B"/>
    <w:rsid w:val="00A63296"/>
    <w:rsid w:val="00A6384A"/>
    <w:rsid w:val="00A651ED"/>
    <w:rsid w:val="00A660A3"/>
    <w:rsid w:val="00A668D8"/>
    <w:rsid w:val="00A672BF"/>
    <w:rsid w:val="00A67F00"/>
    <w:rsid w:val="00A70BC4"/>
    <w:rsid w:val="00A71423"/>
    <w:rsid w:val="00A7239F"/>
    <w:rsid w:val="00A73128"/>
    <w:rsid w:val="00A73227"/>
    <w:rsid w:val="00A74B13"/>
    <w:rsid w:val="00A75377"/>
    <w:rsid w:val="00A76185"/>
    <w:rsid w:val="00A76C24"/>
    <w:rsid w:val="00A80DB3"/>
    <w:rsid w:val="00A80FDC"/>
    <w:rsid w:val="00A81BA0"/>
    <w:rsid w:val="00A81CF0"/>
    <w:rsid w:val="00A8239A"/>
    <w:rsid w:val="00A83B28"/>
    <w:rsid w:val="00A85AC3"/>
    <w:rsid w:val="00A879D2"/>
    <w:rsid w:val="00A90918"/>
    <w:rsid w:val="00A90A00"/>
    <w:rsid w:val="00A91548"/>
    <w:rsid w:val="00A91971"/>
    <w:rsid w:val="00A9358A"/>
    <w:rsid w:val="00A940A9"/>
    <w:rsid w:val="00A94436"/>
    <w:rsid w:val="00A955F5"/>
    <w:rsid w:val="00A95AD3"/>
    <w:rsid w:val="00AA0254"/>
    <w:rsid w:val="00AA1CA8"/>
    <w:rsid w:val="00AA1D74"/>
    <w:rsid w:val="00AA36E4"/>
    <w:rsid w:val="00AA6647"/>
    <w:rsid w:val="00AA75B7"/>
    <w:rsid w:val="00AA7FC1"/>
    <w:rsid w:val="00AB03A1"/>
    <w:rsid w:val="00AB0C7D"/>
    <w:rsid w:val="00AB3DD4"/>
    <w:rsid w:val="00AB49B3"/>
    <w:rsid w:val="00AB4AE0"/>
    <w:rsid w:val="00AB4D53"/>
    <w:rsid w:val="00AB5E69"/>
    <w:rsid w:val="00AB6B96"/>
    <w:rsid w:val="00AB7121"/>
    <w:rsid w:val="00AB7F1B"/>
    <w:rsid w:val="00AC0735"/>
    <w:rsid w:val="00AC0DFB"/>
    <w:rsid w:val="00AC173F"/>
    <w:rsid w:val="00AC3FEC"/>
    <w:rsid w:val="00AC4410"/>
    <w:rsid w:val="00AC442B"/>
    <w:rsid w:val="00AC488E"/>
    <w:rsid w:val="00AC5332"/>
    <w:rsid w:val="00AC5442"/>
    <w:rsid w:val="00AC558F"/>
    <w:rsid w:val="00AC5884"/>
    <w:rsid w:val="00AC6654"/>
    <w:rsid w:val="00AD095F"/>
    <w:rsid w:val="00AD0E56"/>
    <w:rsid w:val="00AD198B"/>
    <w:rsid w:val="00AD1F15"/>
    <w:rsid w:val="00AD25F7"/>
    <w:rsid w:val="00AD2D45"/>
    <w:rsid w:val="00AD34D1"/>
    <w:rsid w:val="00AD36E2"/>
    <w:rsid w:val="00AD4443"/>
    <w:rsid w:val="00AE16DA"/>
    <w:rsid w:val="00AE232C"/>
    <w:rsid w:val="00AE23E4"/>
    <w:rsid w:val="00AE2855"/>
    <w:rsid w:val="00AE3B39"/>
    <w:rsid w:val="00AE4122"/>
    <w:rsid w:val="00AE485B"/>
    <w:rsid w:val="00AE553F"/>
    <w:rsid w:val="00AE693F"/>
    <w:rsid w:val="00AE69E1"/>
    <w:rsid w:val="00AF0592"/>
    <w:rsid w:val="00AF0612"/>
    <w:rsid w:val="00AF1ABC"/>
    <w:rsid w:val="00AF1FE6"/>
    <w:rsid w:val="00AF2885"/>
    <w:rsid w:val="00AF4700"/>
    <w:rsid w:val="00AF4E7B"/>
    <w:rsid w:val="00AF61BB"/>
    <w:rsid w:val="00AF6523"/>
    <w:rsid w:val="00AF779C"/>
    <w:rsid w:val="00B0382B"/>
    <w:rsid w:val="00B04AD6"/>
    <w:rsid w:val="00B04B48"/>
    <w:rsid w:val="00B0554D"/>
    <w:rsid w:val="00B0592C"/>
    <w:rsid w:val="00B0718B"/>
    <w:rsid w:val="00B074B9"/>
    <w:rsid w:val="00B07F8A"/>
    <w:rsid w:val="00B10818"/>
    <w:rsid w:val="00B121EC"/>
    <w:rsid w:val="00B122A5"/>
    <w:rsid w:val="00B12A5A"/>
    <w:rsid w:val="00B153D8"/>
    <w:rsid w:val="00B1705F"/>
    <w:rsid w:val="00B17B6C"/>
    <w:rsid w:val="00B208EB"/>
    <w:rsid w:val="00B20A59"/>
    <w:rsid w:val="00B215A3"/>
    <w:rsid w:val="00B21D72"/>
    <w:rsid w:val="00B22C02"/>
    <w:rsid w:val="00B2647B"/>
    <w:rsid w:val="00B269FE"/>
    <w:rsid w:val="00B27014"/>
    <w:rsid w:val="00B30909"/>
    <w:rsid w:val="00B3223A"/>
    <w:rsid w:val="00B3298C"/>
    <w:rsid w:val="00B32F54"/>
    <w:rsid w:val="00B33085"/>
    <w:rsid w:val="00B36507"/>
    <w:rsid w:val="00B36869"/>
    <w:rsid w:val="00B36B4E"/>
    <w:rsid w:val="00B36C90"/>
    <w:rsid w:val="00B376A2"/>
    <w:rsid w:val="00B410DB"/>
    <w:rsid w:val="00B416D8"/>
    <w:rsid w:val="00B41D38"/>
    <w:rsid w:val="00B4628C"/>
    <w:rsid w:val="00B4649B"/>
    <w:rsid w:val="00B46FB4"/>
    <w:rsid w:val="00B47115"/>
    <w:rsid w:val="00B52B9F"/>
    <w:rsid w:val="00B531A0"/>
    <w:rsid w:val="00B53501"/>
    <w:rsid w:val="00B535AC"/>
    <w:rsid w:val="00B53860"/>
    <w:rsid w:val="00B539BC"/>
    <w:rsid w:val="00B53A08"/>
    <w:rsid w:val="00B53C8C"/>
    <w:rsid w:val="00B541B4"/>
    <w:rsid w:val="00B5773C"/>
    <w:rsid w:val="00B5793E"/>
    <w:rsid w:val="00B57D33"/>
    <w:rsid w:val="00B6160B"/>
    <w:rsid w:val="00B619DE"/>
    <w:rsid w:val="00B61E4E"/>
    <w:rsid w:val="00B63A25"/>
    <w:rsid w:val="00B64AB8"/>
    <w:rsid w:val="00B64B8F"/>
    <w:rsid w:val="00B65066"/>
    <w:rsid w:val="00B706FF"/>
    <w:rsid w:val="00B71D2A"/>
    <w:rsid w:val="00B73303"/>
    <w:rsid w:val="00B737BB"/>
    <w:rsid w:val="00B743A4"/>
    <w:rsid w:val="00B743A9"/>
    <w:rsid w:val="00B74F08"/>
    <w:rsid w:val="00B77156"/>
    <w:rsid w:val="00B77614"/>
    <w:rsid w:val="00B77A0F"/>
    <w:rsid w:val="00B821FD"/>
    <w:rsid w:val="00B83587"/>
    <w:rsid w:val="00B84940"/>
    <w:rsid w:val="00B85E5D"/>
    <w:rsid w:val="00B874A5"/>
    <w:rsid w:val="00B8766B"/>
    <w:rsid w:val="00B87E55"/>
    <w:rsid w:val="00B90B64"/>
    <w:rsid w:val="00B9146F"/>
    <w:rsid w:val="00B92497"/>
    <w:rsid w:val="00B927D8"/>
    <w:rsid w:val="00B9301A"/>
    <w:rsid w:val="00B95C38"/>
    <w:rsid w:val="00BA0263"/>
    <w:rsid w:val="00BA07AF"/>
    <w:rsid w:val="00BA0BA0"/>
    <w:rsid w:val="00BA1FA8"/>
    <w:rsid w:val="00BA3E8A"/>
    <w:rsid w:val="00BA4DAE"/>
    <w:rsid w:val="00BA5007"/>
    <w:rsid w:val="00BA647E"/>
    <w:rsid w:val="00BA6F7D"/>
    <w:rsid w:val="00BA75C4"/>
    <w:rsid w:val="00BB0216"/>
    <w:rsid w:val="00BB0218"/>
    <w:rsid w:val="00BB050C"/>
    <w:rsid w:val="00BB54AB"/>
    <w:rsid w:val="00BB5C06"/>
    <w:rsid w:val="00BB5D6C"/>
    <w:rsid w:val="00BC00AB"/>
    <w:rsid w:val="00BC0E02"/>
    <w:rsid w:val="00BC1FD0"/>
    <w:rsid w:val="00BC21BE"/>
    <w:rsid w:val="00BC29BD"/>
    <w:rsid w:val="00BC44E7"/>
    <w:rsid w:val="00BC5300"/>
    <w:rsid w:val="00BC5F85"/>
    <w:rsid w:val="00BC6115"/>
    <w:rsid w:val="00BC7C13"/>
    <w:rsid w:val="00BD31C3"/>
    <w:rsid w:val="00BD321D"/>
    <w:rsid w:val="00BD36A6"/>
    <w:rsid w:val="00BD395E"/>
    <w:rsid w:val="00BD3AE9"/>
    <w:rsid w:val="00BD3D26"/>
    <w:rsid w:val="00BD5147"/>
    <w:rsid w:val="00BD5F59"/>
    <w:rsid w:val="00BD6340"/>
    <w:rsid w:val="00BD7191"/>
    <w:rsid w:val="00BE00D7"/>
    <w:rsid w:val="00BE1BF2"/>
    <w:rsid w:val="00BE2392"/>
    <w:rsid w:val="00BE285A"/>
    <w:rsid w:val="00BE29D9"/>
    <w:rsid w:val="00BE2CFE"/>
    <w:rsid w:val="00BE4D7E"/>
    <w:rsid w:val="00BE5C44"/>
    <w:rsid w:val="00BE5FA1"/>
    <w:rsid w:val="00BE6EA5"/>
    <w:rsid w:val="00BE7B40"/>
    <w:rsid w:val="00BF0594"/>
    <w:rsid w:val="00BF0E3D"/>
    <w:rsid w:val="00BF2C9D"/>
    <w:rsid w:val="00BF3679"/>
    <w:rsid w:val="00BF5482"/>
    <w:rsid w:val="00BF5EDF"/>
    <w:rsid w:val="00BF5FFC"/>
    <w:rsid w:val="00BF726A"/>
    <w:rsid w:val="00BF765B"/>
    <w:rsid w:val="00C02470"/>
    <w:rsid w:val="00C03499"/>
    <w:rsid w:val="00C045BE"/>
    <w:rsid w:val="00C04858"/>
    <w:rsid w:val="00C05A74"/>
    <w:rsid w:val="00C06D8C"/>
    <w:rsid w:val="00C07FCD"/>
    <w:rsid w:val="00C10633"/>
    <w:rsid w:val="00C1132E"/>
    <w:rsid w:val="00C1196C"/>
    <w:rsid w:val="00C11A1A"/>
    <w:rsid w:val="00C11C1B"/>
    <w:rsid w:val="00C11D01"/>
    <w:rsid w:val="00C123E6"/>
    <w:rsid w:val="00C136DE"/>
    <w:rsid w:val="00C1389F"/>
    <w:rsid w:val="00C14D1D"/>
    <w:rsid w:val="00C14DDB"/>
    <w:rsid w:val="00C1613D"/>
    <w:rsid w:val="00C1639F"/>
    <w:rsid w:val="00C165B4"/>
    <w:rsid w:val="00C212D2"/>
    <w:rsid w:val="00C217F6"/>
    <w:rsid w:val="00C22933"/>
    <w:rsid w:val="00C237A2"/>
    <w:rsid w:val="00C23B9C"/>
    <w:rsid w:val="00C26C18"/>
    <w:rsid w:val="00C2745F"/>
    <w:rsid w:val="00C27523"/>
    <w:rsid w:val="00C2797C"/>
    <w:rsid w:val="00C279BE"/>
    <w:rsid w:val="00C27F4C"/>
    <w:rsid w:val="00C31AD2"/>
    <w:rsid w:val="00C32AA7"/>
    <w:rsid w:val="00C333BD"/>
    <w:rsid w:val="00C3360C"/>
    <w:rsid w:val="00C33D60"/>
    <w:rsid w:val="00C348CB"/>
    <w:rsid w:val="00C348D6"/>
    <w:rsid w:val="00C3635A"/>
    <w:rsid w:val="00C37974"/>
    <w:rsid w:val="00C40F31"/>
    <w:rsid w:val="00C41368"/>
    <w:rsid w:val="00C4181C"/>
    <w:rsid w:val="00C44297"/>
    <w:rsid w:val="00C44D0D"/>
    <w:rsid w:val="00C44EA4"/>
    <w:rsid w:val="00C4538D"/>
    <w:rsid w:val="00C455EF"/>
    <w:rsid w:val="00C45EF1"/>
    <w:rsid w:val="00C45F6D"/>
    <w:rsid w:val="00C4617C"/>
    <w:rsid w:val="00C46C13"/>
    <w:rsid w:val="00C4738B"/>
    <w:rsid w:val="00C50A86"/>
    <w:rsid w:val="00C52E5D"/>
    <w:rsid w:val="00C5387E"/>
    <w:rsid w:val="00C55DB5"/>
    <w:rsid w:val="00C55DF8"/>
    <w:rsid w:val="00C55F14"/>
    <w:rsid w:val="00C56B73"/>
    <w:rsid w:val="00C56DC7"/>
    <w:rsid w:val="00C577A8"/>
    <w:rsid w:val="00C612CA"/>
    <w:rsid w:val="00C61547"/>
    <w:rsid w:val="00C61644"/>
    <w:rsid w:val="00C619DC"/>
    <w:rsid w:val="00C6351D"/>
    <w:rsid w:val="00C63E0F"/>
    <w:rsid w:val="00C643D7"/>
    <w:rsid w:val="00C66AFF"/>
    <w:rsid w:val="00C715CE"/>
    <w:rsid w:val="00C715F7"/>
    <w:rsid w:val="00C71E69"/>
    <w:rsid w:val="00C72D5F"/>
    <w:rsid w:val="00C73034"/>
    <w:rsid w:val="00C74334"/>
    <w:rsid w:val="00C747AB"/>
    <w:rsid w:val="00C7529B"/>
    <w:rsid w:val="00C77321"/>
    <w:rsid w:val="00C80376"/>
    <w:rsid w:val="00C805C4"/>
    <w:rsid w:val="00C807CA"/>
    <w:rsid w:val="00C81010"/>
    <w:rsid w:val="00C81297"/>
    <w:rsid w:val="00C8219D"/>
    <w:rsid w:val="00C8377E"/>
    <w:rsid w:val="00C83A34"/>
    <w:rsid w:val="00C83ACA"/>
    <w:rsid w:val="00C861E1"/>
    <w:rsid w:val="00C86C5B"/>
    <w:rsid w:val="00C86E05"/>
    <w:rsid w:val="00C87395"/>
    <w:rsid w:val="00C8760A"/>
    <w:rsid w:val="00C877DD"/>
    <w:rsid w:val="00C87B0B"/>
    <w:rsid w:val="00C87CF2"/>
    <w:rsid w:val="00C87D52"/>
    <w:rsid w:val="00C90323"/>
    <w:rsid w:val="00C903CD"/>
    <w:rsid w:val="00C90DA0"/>
    <w:rsid w:val="00C91EE2"/>
    <w:rsid w:val="00C93EC8"/>
    <w:rsid w:val="00C945F3"/>
    <w:rsid w:val="00C94979"/>
    <w:rsid w:val="00C94B41"/>
    <w:rsid w:val="00C94C22"/>
    <w:rsid w:val="00C96A68"/>
    <w:rsid w:val="00C96DD7"/>
    <w:rsid w:val="00C97429"/>
    <w:rsid w:val="00CA2B17"/>
    <w:rsid w:val="00CA2FB5"/>
    <w:rsid w:val="00CA3651"/>
    <w:rsid w:val="00CA4D17"/>
    <w:rsid w:val="00CA555F"/>
    <w:rsid w:val="00CA67EF"/>
    <w:rsid w:val="00CB2053"/>
    <w:rsid w:val="00CB2246"/>
    <w:rsid w:val="00CB374F"/>
    <w:rsid w:val="00CB38C7"/>
    <w:rsid w:val="00CB4080"/>
    <w:rsid w:val="00CB466F"/>
    <w:rsid w:val="00CB4EAA"/>
    <w:rsid w:val="00CC257B"/>
    <w:rsid w:val="00CC4198"/>
    <w:rsid w:val="00CC6E74"/>
    <w:rsid w:val="00CC706D"/>
    <w:rsid w:val="00CC769C"/>
    <w:rsid w:val="00CC7D09"/>
    <w:rsid w:val="00CD074F"/>
    <w:rsid w:val="00CD0CE6"/>
    <w:rsid w:val="00CD216B"/>
    <w:rsid w:val="00CD2511"/>
    <w:rsid w:val="00CD313A"/>
    <w:rsid w:val="00CD3972"/>
    <w:rsid w:val="00CD3EA3"/>
    <w:rsid w:val="00CD51F9"/>
    <w:rsid w:val="00CD623A"/>
    <w:rsid w:val="00CD6B7D"/>
    <w:rsid w:val="00CD6F71"/>
    <w:rsid w:val="00CD7124"/>
    <w:rsid w:val="00CD789B"/>
    <w:rsid w:val="00CE1ED7"/>
    <w:rsid w:val="00CE4A4D"/>
    <w:rsid w:val="00CE6010"/>
    <w:rsid w:val="00CE67E6"/>
    <w:rsid w:val="00CE6F42"/>
    <w:rsid w:val="00CF0255"/>
    <w:rsid w:val="00CF0290"/>
    <w:rsid w:val="00CF08C4"/>
    <w:rsid w:val="00CF1242"/>
    <w:rsid w:val="00CF2221"/>
    <w:rsid w:val="00CF2B13"/>
    <w:rsid w:val="00CF348A"/>
    <w:rsid w:val="00CF6200"/>
    <w:rsid w:val="00CF6EB3"/>
    <w:rsid w:val="00CF772D"/>
    <w:rsid w:val="00CF776D"/>
    <w:rsid w:val="00D009E8"/>
    <w:rsid w:val="00D01A0C"/>
    <w:rsid w:val="00D02DF9"/>
    <w:rsid w:val="00D039B9"/>
    <w:rsid w:val="00D03C42"/>
    <w:rsid w:val="00D04028"/>
    <w:rsid w:val="00D050DD"/>
    <w:rsid w:val="00D05270"/>
    <w:rsid w:val="00D05B33"/>
    <w:rsid w:val="00D07F51"/>
    <w:rsid w:val="00D10C8E"/>
    <w:rsid w:val="00D10FDA"/>
    <w:rsid w:val="00D11F01"/>
    <w:rsid w:val="00D12878"/>
    <w:rsid w:val="00D132D6"/>
    <w:rsid w:val="00D143CC"/>
    <w:rsid w:val="00D16117"/>
    <w:rsid w:val="00D16499"/>
    <w:rsid w:val="00D16AAA"/>
    <w:rsid w:val="00D22657"/>
    <w:rsid w:val="00D22B77"/>
    <w:rsid w:val="00D22F64"/>
    <w:rsid w:val="00D24D94"/>
    <w:rsid w:val="00D277B1"/>
    <w:rsid w:val="00D32457"/>
    <w:rsid w:val="00D33687"/>
    <w:rsid w:val="00D3616C"/>
    <w:rsid w:val="00D368B8"/>
    <w:rsid w:val="00D377CB"/>
    <w:rsid w:val="00D37E6C"/>
    <w:rsid w:val="00D40482"/>
    <w:rsid w:val="00D4220B"/>
    <w:rsid w:val="00D42DA9"/>
    <w:rsid w:val="00D440B4"/>
    <w:rsid w:val="00D4446E"/>
    <w:rsid w:val="00D44D20"/>
    <w:rsid w:val="00D458C2"/>
    <w:rsid w:val="00D461CA"/>
    <w:rsid w:val="00D503F3"/>
    <w:rsid w:val="00D50536"/>
    <w:rsid w:val="00D51879"/>
    <w:rsid w:val="00D525BE"/>
    <w:rsid w:val="00D554CB"/>
    <w:rsid w:val="00D566C2"/>
    <w:rsid w:val="00D56892"/>
    <w:rsid w:val="00D56993"/>
    <w:rsid w:val="00D57540"/>
    <w:rsid w:val="00D57983"/>
    <w:rsid w:val="00D60012"/>
    <w:rsid w:val="00D60E80"/>
    <w:rsid w:val="00D64F87"/>
    <w:rsid w:val="00D6546D"/>
    <w:rsid w:val="00D65D15"/>
    <w:rsid w:val="00D67A45"/>
    <w:rsid w:val="00D701C9"/>
    <w:rsid w:val="00D70861"/>
    <w:rsid w:val="00D7105E"/>
    <w:rsid w:val="00D7113C"/>
    <w:rsid w:val="00D7290F"/>
    <w:rsid w:val="00D73CA0"/>
    <w:rsid w:val="00D75F08"/>
    <w:rsid w:val="00D7660A"/>
    <w:rsid w:val="00D76FE6"/>
    <w:rsid w:val="00D7781E"/>
    <w:rsid w:val="00D77AFD"/>
    <w:rsid w:val="00D807B3"/>
    <w:rsid w:val="00D80C95"/>
    <w:rsid w:val="00D80DD8"/>
    <w:rsid w:val="00D81340"/>
    <w:rsid w:val="00D81434"/>
    <w:rsid w:val="00D81449"/>
    <w:rsid w:val="00D81BBA"/>
    <w:rsid w:val="00D830A3"/>
    <w:rsid w:val="00D833E5"/>
    <w:rsid w:val="00D84DD1"/>
    <w:rsid w:val="00D85F21"/>
    <w:rsid w:val="00D9267E"/>
    <w:rsid w:val="00D928BE"/>
    <w:rsid w:val="00D92DEA"/>
    <w:rsid w:val="00D92E69"/>
    <w:rsid w:val="00D93DB9"/>
    <w:rsid w:val="00D944CD"/>
    <w:rsid w:val="00D945B1"/>
    <w:rsid w:val="00D95182"/>
    <w:rsid w:val="00D952A4"/>
    <w:rsid w:val="00D97086"/>
    <w:rsid w:val="00DA00BE"/>
    <w:rsid w:val="00DA0274"/>
    <w:rsid w:val="00DA0764"/>
    <w:rsid w:val="00DA0DF3"/>
    <w:rsid w:val="00DA2DE1"/>
    <w:rsid w:val="00DA3CF0"/>
    <w:rsid w:val="00DA416F"/>
    <w:rsid w:val="00DA6899"/>
    <w:rsid w:val="00DA6B87"/>
    <w:rsid w:val="00DB12FF"/>
    <w:rsid w:val="00DB1453"/>
    <w:rsid w:val="00DB165C"/>
    <w:rsid w:val="00DB174E"/>
    <w:rsid w:val="00DB183C"/>
    <w:rsid w:val="00DB206D"/>
    <w:rsid w:val="00DB26FB"/>
    <w:rsid w:val="00DB3EA3"/>
    <w:rsid w:val="00DB67CC"/>
    <w:rsid w:val="00DC2306"/>
    <w:rsid w:val="00DC2508"/>
    <w:rsid w:val="00DC250B"/>
    <w:rsid w:val="00DC3257"/>
    <w:rsid w:val="00DC60B8"/>
    <w:rsid w:val="00DC7C48"/>
    <w:rsid w:val="00DD095E"/>
    <w:rsid w:val="00DD1C8A"/>
    <w:rsid w:val="00DD1F9B"/>
    <w:rsid w:val="00DD20B6"/>
    <w:rsid w:val="00DD2700"/>
    <w:rsid w:val="00DD311A"/>
    <w:rsid w:val="00DD42F6"/>
    <w:rsid w:val="00DD434D"/>
    <w:rsid w:val="00DD438E"/>
    <w:rsid w:val="00DD499E"/>
    <w:rsid w:val="00DE0E07"/>
    <w:rsid w:val="00DE1550"/>
    <w:rsid w:val="00DE35F8"/>
    <w:rsid w:val="00DE4643"/>
    <w:rsid w:val="00DE6429"/>
    <w:rsid w:val="00DE6A91"/>
    <w:rsid w:val="00DE77EF"/>
    <w:rsid w:val="00DF06C0"/>
    <w:rsid w:val="00DF13D3"/>
    <w:rsid w:val="00DF192F"/>
    <w:rsid w:val="00DF1C80"/>
    <w:rsid w:val="00DF4ABF"/>
    <w:rsid w:val="00DF579E"/>
    <w:rsid w:val="00DF5CEF"/>
    <w:rsid w:val="00DF6B79"/>
    <w:rsid w:val="00E00DA7"/>
    <w:rsid w:val="00E047F0"/>
    <w:rsid w:val="00E04AB8"/>
    <w:rsid w:val="00E04AE7"/>
    <w:rsid w:val="00E127D4"/>
    <w:rsid w:val="00E130ED"/>
    <w:rsid w:val="00E152C0"/>
    <w:rsid w:val="00E15470"/>
    <w:rsid w:val="00E16427"/>
    <w:rsid w:val="00E20A3E"/>
    <w:rsid w:val="00E2224A"/>
    <w:rsid w:val="00E22D96"/>
    <w:rsid w:val="00E24C65"/>
    <w:rsid w:val="00E24EFD"/>
    <w:rsid w:val="00E25252"/>
    <w:rsid w:val="00E2525A"/>
    <w:rsid w:val="00E25764"/>
    <w:rsid w:val="00E264E6"/>
    <w:rsid w:val="00E26B57"/>
    <w:rsid w:val="00E26DAA"/>
    <w:rsid w:val="00E277F9"/>
    <w:rsid w:val="00E27804"/>
    <w:rsid w:val="00E27D7E"/>
    <w:rsid w:val="00E30D28"/>
    <w:rsid w:val="00E31A12"/>
    <w:rsid w:val="00E32973"/>
    <w:rsid w:val="00E333E6"/>
    <w:rsid w:val="00E35DC2"/>
    <w:rsid w:val="00E36C86"/>
    <w:rsid w:val="00E3737D"/>
    <w:rsid w:val="00E374A7"/>
    <w:rsid w:val="00E37BBC"/>
    <w:rsid w:val="00E414AC"/>
    <w:rsid w:val="00E42C0C"/>
    <w:rsid w:val="00E43CB1"/>
    <w:rsid w:val="00E43D59"/>
    <w:rsid w:val="00E43D7B"/>
    <w:rsid w:val="00E43DDC"/>
    <w:rsid w:val="00E43F86"/>
    <w:rsid w:val="00E453F1"/>
    <w:rsid w:val="00E45BDA"/>
    <w:rsid w:val="00E46BAC"/>
    <w:rsid w:val="00E4768C"/>
    <w:rsid w:val="00E501F2"/>
    <w:rsid w:val="00E5379E"/>
    <w:rsid w:val="00E53CB5"/>
    <w:rsid w:val="00E547A5"/>
    <w:rsid w:val="00E559B3"/>
    <w:rsid w:val="00E56439"/>
    <w:rsid w:val="00E60870"/>
    <w:rsid w:val="00E63BE4"/>
    <w:rsid w:val="00E64122"/>
    <w:rsid w:val="00E64729"/>
    <w:rsid w:val="00E66625"/>
    <w:rsid w:val="00E67AF8"/>
    <w:rsid w:val="00E67F36"/>
    <w:rsid w:val="00E715CF"/>
    <w:rsid w:val="00E71769"/>
    <w:rsid w:val="00E7199C"/>
    <w:rsid w:val="00E71CAB"/>
    <w:rsid w:val="00E7319B"/>
    <w:rsid w:val="00E7406F"/>
    <w:rsid w:val="00E77120"/>
    <w:rsid w:val="00E83F13"/>
    <w:rsid w:val="00E84679"/>
    <w:rsid w:val="00E8720A"/>
    <w:rsid w:val="00E87CE3"/>
    <w:rsid w:val="00E92D48"/>
    <w:rsid w:val="00E930F8"/>
    <w:rsid w:val="00E93D00"/>
    <w:rsid w:val="00E969DB"/>
    <w:rsid w:val="00E97217"/>
    <w:rsid w:val="00EA2A0F"/>
    <w:rsid w:val="00EA3DB2"/>
    <w:rsid w:val="00EA41A2"/>
    <w:rsid w:val="00EA4AB5"/>
    <w:rsid w:val="00EA5103"/>
    <w:rsid w:val="00EA5181"/>
    <w:rsid w:val="00EA52A4"/>
    <w:rsid w:val="00EA55D8"/>
    <w:rsid w:val="00EA65C2"/>
    <w:rsid w:val="00EA6B44"/>
    <w:rsid w:val="00EB1ADE"/>
    <w:rsid w:val="00EB215E"/>
    <w:rsid w:val="00EB2636"/>
    <w:rsid w:val="00EB4EAB"/>
    <w:rsid w:val="00EB5592"/>
    <w:rsid w:val="00EB5C07"/>
    <w:rsid w:val="00EC178B"/>
    <w:rsid w:val="00EC221F"/>
    <w:rsid w:val="00EC276E"/>
    <w:rsid w:val="00EC431B"/>
    <w:rsid w:val="00EC5136"/>
    <w:rsid w:val="00EC5819"/>
    <w:rsid w:val="00EC6F43"/>
    <w:rsid w:val="00EC7878"/>
    <w:rsid w:val="00ED002A"/>
    <w:rsid w:val="00ED02D2"/>
    <w:rsid w:val="00ED10B5"/>
    <w:rsid w:val="00ED3146"/>
    <w:rsid w:val="00ED74E5"/>
    <w:rsid w:val="00EE053C"/>
    <w:rsid w:val="00EE0762"/>
    <w:rsid w:val="00EE1E5E"/>
    <w:rsid w:val="00EE23B4"/>
    <w:rsid w:val="00EE27A3"/>
    <w:rsid w:val="00EE509C"/>
    <w:rsid w:val="00EE525F"/>
    <w:rsid w:val="00EE52FC"/>
    <w:rsid w:val="00EE609E"/>
    <w:rsid w:val="00EE67D4"/>
    <w:rsid w:val="00EE67FC"/>
    <w:rsid w:val="00EE684F"/>
    <w:rsid w:val="00EF11CD"/>
    <w:rsid w:val="00EF2242"/>
    <w:rsid w:val="00EF26F9"/>
    <w:rsid w:val="00EF3671"/>
    <w:rsid w:val="00EF367C"/>
    <w:rsid w:val="00EF6A4C"/>
    <w:rsid w:val="00EF75E9"/>
    <w:rsid w:val="00EF7A6F"/>
    <w:rsid w:val="00EF7D82"/>
    <w:rsid w:val="00F005E1"/>
    <w:rsid w:val="00F00E3A"/>
    <w:rsid w:val="00F00F7A"/>
    <w:rsid w:val="00F0124F"/>
    <w:rsid w:val="00F012CD"/>
    <w:rsid w:val="00F01EFD"/>
    <w:rsid w:val="00F02547"/>
    <w:rsid w:val="00F02916"/>
    <w:rsid w:val="00F034CF"/>
    <w:rsid w:val="00F039E7"/>
    <w:rsid w:val="00F041C2"/>
    <w:rsid w:val="00F05311"/>
    <w:rsid w:val="00F06304"/>
    <w:rsid w:val="00F06C75"/>
    <w:rsid w:val="00F06EE5"/>
    <w:rsid w:val="00F1048A"/>
    <w:rsid w:val="00F108E3"/>
    <w:rsid w:val="00F10C36"/>
    <w:rsid w:val="00F10D8F"/>
    <w:rsid w:val="00F110DA"/>
    <w:rsid w:val="00F12140"/>
    <w:rsid w:val="00F1284B"/>
    <w:rsid w:val="00F129B7"/>
    <w:rsid w:val="00F12E2C"/>
    <w:rsid w:val="00F12FD5"/>
    <w:rsid w:val="00F13B66"/>
    <w:rsid w:val="00F13D24"/>
    <w:rsid w:val="00F142C9"/>
    <w:rsid w:val="00F14498"/>
    <w:rsid w:val="00F1713B"/>
    <w:rsid w:val="00F2099F"/>
    <w:rsid w:val="00F21221"/>
    <w:rsid w:val="00F232B5"/>
    <w:rsid w:val="00F2345B"/>
    <w:rsid w:val="00F237E6"/>
    <w:rsid w:val="00F24BE0"/>
    <w:rsid w:val="00F26467"/>
    <w:rsid w:val="00F26B77"/>
    <w:rsid w:val="00F26B7E"/>
    <w:rsid w:val="00F270C0"/>
    <w:rsid w:val="00F274BF"/>
    <w:rsid w:val="00F314B8"/>
    <w:rsid w:val="00F32B04"/>
    <w:rsid w:val="00F33758"/>
    <w:rsid w:val="00F33CEA"/>
    <w:rsid w:val="00F3482A"/>
    <w:rsid w:val="00F34CEF"/>
    <w:rsid w:val="00F358A9"/>
    <w:rsid w:val="00F360BD"/>
    <w:rsid w:val="00F3690F"/>
    <w:rsid w:val="00F36C51"/>
    <w:rsid w:val="00F40739"/>
    <w:rsid w:val="00F4181E"/>
    <w:rsid w:val="00F4225A"/>
    <w:rsid w:val="00F42359"/>
    <w:rsid w:val="00F429AA"/>
    <w:rsid w:val="00F42A63"/>
    <w:rsid w:val="00F43842"/>
    <w:rsid w:val="00F4417F"/>
    <w:rsid w:val="00F4433A"/>
    <w:rsid w:val="00F44FC2"/>
    <w:rsid w:val="00F47CAE"/>
    <w:rsid w:val="00F50C1D"/>
    <w:rsid w:val="00F512CA"/>
    <w:rsid w:val="00F54FDF"/>
    <w:rsid w:val="00F55C99"/>
    <w:rsid w:val="00F55EAC"/>
    <w:rsid w:val="00F56248"/>
    <w:rsid w:val="00F600C5"/>
    <w:rsid w:val="00F628A8"/>
    <w:rsid w:val="00F62AF1"/>
    <w:rsid w:val="00F62F58"/>
    <w:rsid w:val="00F64233"/>
    <w:rsid w:val="00F64AFC"/>
    <w:rsid w:val="00F66705"/>
    <w:rsid w:val="00F66DF5"/>
    <w:rsid w:val="00F7039B"/>
    <w:rsid w:val="00F70E25"/>
    <w:rsid w:val="00F71871"/>
    <w:rsid w:val="00F7391A"/>
    <w:rsid w:val="00F74DFF"/>
    <w:rsid w:val="00F7718E"/>
    <w:rsid w:val="00F77D7B"/>
    <w:rsid w:val="00F80D1A"/>
    <w:rsid w:val="00F815A3"/>
    <w:rsid w:val="00F82038"/>
    <w:rsid w:val="00F8443C"/>
    <w:rsid w:val="00F87B63"/>
    <w:rsid w:val="00F9144E"/>
    <w:rsid w:val="00F9176B"/>
    <w:rsid w:val="00F919B4"/>
    <w:rsid w:val="00F9390F"/>
    <w:rsid w:val="00F95AF5"/>
    <w:rsid w:val="00FA04AE"/>
    <w:rsid w:val="00FA0577"/>
    <w:rsid w:val="00FA066D"/>
    <w:rsid w:val="00FA14EF"/>
    <w:rsid w:val="00FA28C5"/>
    <w:rsid w:val="00FA315C"/>
    <w:rsid w:val="00FA48CA"/>
    <w:rsid w:val="00FA4DBF"/>
    <w:rsid w:val="00FA5F10"/>
    <w:rsid w:val="00FA5F15"/>
    <w:rsid w:val="00FA6100"/>
    <w:rsid w:val="00FA6243"/>
    <w:rsid w:val="00FA7280"/>
    <w:rsid w:val="00FA7E3F"/>
    <w:rsid w:val="00FB0068"/>
    <w:rsid w:val="00FB235E"/>
    <w:rsid w:val="00FB2983"/>
    <w:rsid w:val="00FB2A1F"/>
    <w:rsid w:val="00FB36B4"/>
    <w:rsid w:val="00FB3794"/>
    <w:rsid w:val="00FB3871"/>
    <w:rsid w:val="00FB4D7D"/>
    <w:rsid w:val="00FB5EC4"/>
    <w:rsid w:val="00FB7367"/>
    <w:rsid w:val="00FC049A"/>
    <w:rsid w:val="00FC10CA"/>
    <w:rsid w:val="00FC19F4"/>
    <w:rsid w:val="00FC2D26"/>
    <w:rsid w:val="00FC35B3"/>
    <w:rsid w:val="00FC3895"/>
    <w:rsid w:val="00FC3EAB"/>
    <w:rsid w:val="00FC4747"/>
    <w:rsid w:val="00FC5308"/>
    <w:rsid w:val="00FC643B"/>
    <w:rsid w:val="00FC7691"/>
    <w:rsid w:val="00FC7A6B"/>
    <w:rsid w:val="00FD31C6"/>
    <w:rsid w:val="00FD489B"/>
    <w:rsid w:val="00FD4D65"/>
    <w:rsid w:val="00FD586F"/>
    <w:rsid w:val="00FD6B96"/>
    <w:rsid w:val="00FD7382"/>
    <w:rsid w:val="00FD79A4"/>
    <w:rsid w:val="00FE0AC4"/>
    <w:rsid w:val="00FE1CDF"/>
    <w:rsid w:val="00FE26E3"/>
    <w:rsid w:val="00FE34F5"/>
    <w:rsid w:val="00FE4117"/>
    <w:rsid w:val="00FE4412"/>
    <w:rsid w:val="00FE4AA1"/>
    <w:rsid w:val="00FE6418"/>
    <w:rsid w:val="00FE6C6D"/>
    <w:rsid w:val="00FE7566"/>
    <w:rsid w:val="00FE764E"/>
    <w:rsid w:val="00FF1C22"/>
    <w:rsid w:val="00FF2FAA"/>
    <w:rsid w:val="00FF4959"/>
    <w:rsid w:val="00FF5DA8"/>
    <w:rsid w:val="00FF747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D775A58"/>
  <w15:docId w15:val="{FC24F381-DDCA-4610-9A7D-8043C7B250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ordia New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54EF"/>
    <w:rPr>
      <w:sz w:val="21"/>
      <w:szCs w:val="22"/>
    </w:rPr>
  </w:style>
  <w:style w:type="paragraph" w:styleId="Heading1">
    <w:name w:val="heading 1"/>
    <w:aliases w:val="ชื่อเรือง"/>
    <w:basedOn w:val="Normal"/>
    <w:next w:val="Normal"/>
    <w:link w:val="Heading1Char"/>
    <w:uiPriority w:val="9"/>
    <w:qFormat/>
    <w:rsid w:val="00B10818"/>
    <w:pPr>
      <w:keepNext/>
      <w:keepLines/>
      <w:spacing w:before="240" w:after="240"/>
      <w:jc w:val="center"/>
      <w:outlineLvl w:val="0"/>
    </w:pPr>
    <w:rPr>
      <w:rFonts w:ascii="TH Sarabun New" w:eastAsia="Times New Roman" w:hAnsi="TH Sarabun New" w:cs="Angsana New"/>
      <w:b/>
      <w:bCs/>
      <w:spacing w:val="20"/>
      <w:sz w:val="36"/>
      <w:szCs w:val="36"/>
    </w:rPr>
  </w:style>
  <w:style w:type="paragraph" w:styleId="Heading2">
    <w:name w:val="heading 2"/>
    <w:aliases w:val="ชื่อผู้แต่ง"/>
    <w:basedOn w:val="Normal"/>
    <w:next w:val="Normal"/>
    <w:link w:val="Heading2Char"/>
    <w:uiPriority w:val="9"/>
    <w:unhideWhenUsed/>
    <w:qFormat/>
    <w:rsid w:val="00B10818"/>
    <w:pPr>
      <w:keepNext/>
      <w:keepLines/>
      <w:jc w:val="right"/>
      <w:outlineLvl w:val="1"/>
    </w:pPr>
    <w:rPr>
      <w:rFonts w:ascii="TH Sarabun New" w:eastAsia="Times New Roman" w:hAnsi="TH Sarabun New" w:cs="Angsana New"/>
      <w:sz w:val="28"/>
      <w:szCs w:val="28"/>
    </w:rPr>
  </w:style>
  <w:style w:type="paragraph" w:styleId="Heading3">
    <w:name w:val="heading 3"/>
    <w:aliases w:val="บทคัดย่อ"/>
    <w:basedOn w:val="Normal"/>
    <w:next w:val="Normal"/>
    <w:link w:val="Heading3Char"/>
    <w:uiPriority w:val="9"/>
    <w:unhideWhenUsed/>
    <w:qFormat/>
    <w:rsid w:val="00B10818"/>
    <w:pPr>
      <w:keepNext/>
      <w:keepLines/>
      <w:spacing w:before="260" w:after="240"/>
      <w:outlineLvl w:val="2"/>
    </w:pPr>
    <w:rPr>
      <w:rFonts w:ascii="Cambria" w:eastAsia="Times New Roman" w:hAnsi="Cambria" w:cs="Angsana New"/>
      <w:bCs/>
      <w:spacing w:val="14"/>
      <w:sz w:val="24"/>
      <w:szCs w:val="32"/>
    </w:rPr>
  </w:style>
  <w:style w:type="paragraph" w:styleId="Heading4">
    <w:name w:val="heading 4"/>
    <w:aliases w:val="คำสำคัญ"/>
    <w:basedOn w:val="Normal"/>
    <w:next w:val="Normal"/>
    <w:link w:val="Heading4Char"/>
    <w:uiPriority w:val="9"/>
    <w:unhideWhenUsed/>
    <w:qFormat/>
    <w:rsid w:val="009D61F2"/>
    <w:pPr>
      <w:keepNext/>
      <w:keepLines/>
      <w:spacing w:before="200"/>
      <w:outlineLvl w:val="3"/>
    </w:pPr>
    <w:rPr>
      <w:rFonts w:eastAsia="Times New Roman" w:cs="Angsana New"/>
      <w:b/>
      <w:i/>
      <w:color w:val="000000"/>
      <w:sz w:val="24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C54EF"/>
    <w:pPr>
      <w:keepNext/>
      <w:keepLines/>
      <w:spacing w:before="200"/>
      <w:outlineLvl w:val="4"/>
    </w:pPr>
    <w:rPr>
      <w:rFonts w:ascii="Cambria" w:eastAsia="Times New Roman" w:hAnsi="Cambria" w:cs="Angsana New"/>
      <w:color w:val="000000"/>
      <w:sz w:val="20"/>
      <w:szCs w:val="2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C54EF"/>
    <w:pPr>
      <w:keepNext/>
      <w:keepLines/>
      <w:spacing w:before="200"/>
      <w:outlineLvl w:val="5"/>
    </w:pPr>
    <w:rPr>
      <w:rFonts w:ascii="Cambria" w:eastAsia="Times New Roman" w:hAnsi="Cambria" w:cs="Angsana New"/>
      <w:iCs/>
      <w:color w:val="4F81BD"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C54EF"/>
    <w:pPr>
      <w:keepNext/>
      <w:keepLines/>
      <w:spacing w:before="200"/>
      <w:outlineLvl w:val="6"/>
    </w:pPr>
    <w:rPr>
      <w:rFonts w:ascii="Cambria" w:eastAsia="Times New Roman" w:hAnsi="Cambria" w:cs="Angsana New"/>
      <w:i/>
      <w:iCs/>
      <w:color w:val="000000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C54EF"/>
    <w:pPr>
      <w:keepNext/>
      <w:keepLines/>
      <w:spacing w:before="200"/>
      <w:outlineLvl w:val="7"/>
    </w:pPr>
    <w:rPr>
      <w:rFonts w:ascii="Cambria" w:eastAsia="Times New Roman" w:hAnsi="Cambria" w:cs="Angsana New"/>
      <w:color w:val="00000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C54EF"/>
    <w:pPr>
      <w:keepNext/>
      <w:keepLines/>
      <w:spacing w:before="200"/>
      <w:outlineLvl w:val="8"/>
    </w:pPr>
    <w:rPr>
      <w:rFonts w:ascii="Cambria" w:eastAsia="Times New Roman" w:hAnsi="Cambria" w:cs="Angsana New"/>
      <w:i/>
      <w:iCs/>
      <w:color w:val="00000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611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6117"/>
  </w:style>
  <w:style w:type="paragraph" w:styleId="Footer">
    <w:name w:val="footer"/>
    <w:basedOn w:val="Normal"/>
    <w:link w:val="FooterChar"/>
    <w:uiPriority w:val="99"/>
    <w:unhideWhenUsed/>
    <w:rsid w:val="00D1611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6117"/>
  </w:style>
  <w:style w:type="paragraph" w:styleId="FootnoteText">
    <w:name w:val="footnote text"/>
    <w:basedOn w:val="Normal"/>
    <w:link w:val="FootnoteTextChar"/>
    <w:uiPriority w:val="99"/>
    <w:unhideWhenUsed/>
    <w:rsid w:val="00467130"/>
    <w:rPr>
      <w:rFonts w:cs="Angsana New"/>
      <w:sz w:val="20"/>
      <w:szCs w:val="25"/>
    </w:rPr>
  </w:style>
  <w:style w:type="character" w:customStyle="1" w:styleId="FootnoteTextChar">
    <w:name w:val="Footnote Text Char"/>
    <w:link w:val="FootnoteText"/>
    <w:uiPriority w:val="99"/>
    <w:rsid w:val="00467130"/>
    <w:rPr>
      <w:sz w:val="20"/>
      <w:szCs w:val="25"/>
    </w:rPr>
  </w:style>
  <w:style w:type="character" w:styleId="FootnoteReference">
    <w:name w:val="footnote reference"/>
    <w:uiPriority w:val="99"/>
    <w:unhideWhenUsed/>
    <w:rsid w:val="00467130"/>
    <w:rPr>
      <w:sz w:val="32"/>
      <w:szCs w:val="32"/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7130"/>
    <w:rPr>
      <w:rFonts w:cs="Angsana New"/>
      <w:sz w:val="20"/>
      <w:szCs w:val="25"/>
    </w:rPr>
  </w:style>
  <w:style w:type="character" w:customStyle="1" w:styleId="EndnoteTextChar">
    <w:name w:val="Endnote Text Char"/>
    <w:link w:val="EndnoteText"/>
    <w:uiPriority w:val="99"/>
    <w:semiHidden/>
    <w:rsid w:val="00467130"/>
    <w:rPr>
      <w:sz w:val="20"/>
      <w:szCs w:val="25"/>
    </w:rPr>
  </w:style>
  <w:style w:type="character" w:styleId="EndnoteReference">
    <w:name w:val="endnote reference"/>
    <w:uiPriority w:val="99"/>
    <w:semiHidden/>
    <w:unhideWhenUsed/>
    <w:rsid w:val="00467130"/>
    <w:rPr>
      <w:sz w:val="32"/>
      <w:szCs w:val="32"/>
      <w:vertAlign w:val="superscript"/>
    </w:rPr>
  </w:style>
  <w:style w:type="paragraph" w:styleId="BodyText">
    <w:name w:val="Body Text"/>
    <w:basedOn w:val="Normal"/>
    <w:link w:val="BodyTextChar"/>
    <w:rsid w:val="00B10818"/>
    <w:pPr>
      <w:ind w:firstLine="720"/>
      <w:jc w:val="thaiDistribute"/>
    </w:pPr>
    <w:rPr>
      <w:rFonts w:ascii="Times New Roman" w:eastAsia="Times New Roman" w:hAnsi="Times New Roman" w:cs="Angsana New"/>
      <w:sz w:val="52"/>
      <w:szCs w:val="28"/>
    </w:rPr>
  </w:style>
  <w:style w:type="character" w:customStyle="1" w:styleId="BodyTextChar">
    <w:name w:val="Body Text Char"/>
    <w:link w:val="BodyText"/>
    <w:rsid w:val="00B10818"/>
    <w:rPr>
      <w:rFonts w:ascii="Times New Roman" w:eastAsia="Times New Roman" w:hAnsi="Times New Roman" w:cs="TH Sarabun New"/>
      <w:sz w:val="52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16E8"/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link w:val="BalloonText"/>
    <w:uiPriority w:val="99"/>
    <w:semiHidden/>
    <w:rsid w:val="002B16E8"/>
    <w:rPr>
      <w:rFonts w:ascii="Tahoma" w:hAnsi="Tahoma" w:cs="Angsana New"/>
      <w:sz w:val="16"/>
      <w:szCs w:val="20"/>
    </w:rPr>
  </w:style>
  <w:style w:type="character" w:customStyle="1" w:styleId="Heading1Char">
    <w:name w:val="Heading 1 Char"/>
    <w:aliases w:val="ชื่อเรือง Char"/>
    <w:link w:val="Heading1"/>
    <w:uiPriority w:val="9"/>
    <w:rsid w:val="00B10818"/>
    <w:rPr>
      <w:rFonts w:ascii="TH Sarabun New" w:eastAsia="Times New Roman" w:hAnsi="TH Sarabun New" w:cs="TH Sarabun New"/>
      <w:b/>
      <w:bCs/>
      <w:spacing w:val="20"/>
      <w:sz w:val="36"/>
      <w:szCs w:val="36"/>
    </w:rPr>
  </w:style>
  <w:style w:type="character" w:customStyle="1" w:styleId="Heading2Char">
    <w:name w:val="Heading 2 Char"/>
    <w:aliases w:val="ชื่อผู้แต่ง Char"/>
    <w:link w:val="Heading2"/>
    <w:uiPriority w:val="9"/>
    <w:rsid w:val="00B10818"/>
    <w:rPr>
      <w:rFonts w:ascii="TH Sarabun New" w:eastAsia="Times New Roman" w:hAnsi="TH Sarabun New" w:cs="TH Sarabun New"/>
      <w:sz w:val="28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0C54EF"/>
    <w:pPr>
      <w:spacing w:before="480" w:line="264" w:lineRule="auto"/>
      <w:outlineLvl w:val="9"/>
    </w:pPr>
    <w:rPr>
      <w:b w:val="0"/>
    </w:rPr>
  </w:style>
  <w:style w:type="paragraph" w:styleId="TOC1">
    <w:name w:val="toc 1"/>
    <w:basedOn w:val="Normal"/>
    <w:next w:val="Normal"/>
    <w:autoRedefine/>
    <w:uiPriority w:val="39"/>
    <w:unhideWhenUsed/>
    <w:rsid w:val="00C7529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7529B"/>
    <w:pPr>
      <w:spacing w:after="100"/>
      <w:ind w:left="220"/>
    </w:pPr>
  </w:style>
  <w:style w:type="character" w:styleId="Hyperlink">
    <w:name w:val="Hyperlink"/>
    <w:uiPriority w:val="99"/>
    <w:unhideWhenUsed/>
    <w:rsid w:val="00C7529B"/>
    <w:rPr>
      <w:color w:val="0000FF"/>
      <w:u w:val="single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C7529B"/>
    <w:pPr>
      <w:spacing w:after="100"/>
      <w:ind w:left="440"/>
    </w:pPr>
    <w:rPr>
      <w:rFonts w:eastAsia="Times New Roman"/>
      <w:sz w:val="28"/>
      <w:cs/>
    </w:rPr>
  </w:style>
  <w:style w:type="paragraph" w:styleId="Bibliography">
    <w:name w:val="Bibliography"/>
    <w:basedOn w:val="Normal"/>
    <w:next w:val="Normal"/>
    <w:uiPriority w:val="37"/>
    <w:unhideWhenUsed/>
    <w:rsid w:val="00C96A68"/>
  </w:style>
  <w:style w:type="character" w:styleId="PlaceholderText">
    <w:name w:val="Placeholder Text"/>
    <w:uiPriority w:val="99"/>
    <w:semiHidden/>
    <w:rsid w:val="00A26B4D"/>
    <w:rPr>
      <w:color w:val="808080"/>
    </w:rPr>
  </w:style>
  <w:style w:type="paragraph" w:styleId="ListParagraph">
    <w:name w:val="List Paragraph"/>
    <w:basedOn w:val="Normal"/>
    <w:link w:val="ListParagraphChar"/>
    <w:uiPriority w:val="34"/>
    <w:qFormat/>
    <w:rsid w:val="000C54EF"/>
    <w:pPr>
      <w:ind w:left="720" w:hanging="288"/>
      <w:contextualSpacing/>
    </w:pPr>
    <w:rPr>
      <w:rFonts w:cs="Angsana New"/>
      <w:color w:val="1F497D"/>
      <w:szCs w:val="20"/>
    </w:rPr>
  </w:style>
  <w:style w:type="paragraph" w:styleId="NormalWeb">
    <w:name w:val="Normal (Web)"/>
    <w:basedOn w:val="Normal"/>
    <w:uiPriority w:val="99"/>
    <w:unhideWhenUsed/>
    <w:rsid w:val="001D07D4"/>
    <w:pPr>
      <w:spacing w:before="100" w:beforeAutospacing="1" w:after="100" w:afterAutospacing="1"/>
    </w:pPr>
    <w:rPr>
      <w:rFonts w:ascii="Tahoma" w:eastAsia="Times New Roman" w:hAnsi="Tahoma" w:cs="Tahoma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0C54EF"/>
    <w:pPr>
      <w:numPr>
        <w:ilvl w:val="1"/>
      </w:numPr>
    </w:pPr>
    <w:rPr>
      <w:rFonts w:eastAsia="Times New Roman" w:cs="Angsana New"/>
      <w:iCs/>
      <w:color w:val="1F497D"/>
      <w:sz w:val="40"/>
      <w:szCs w:val="24"/>
      <w:lang w:bidi="hi-IN"/>
    </w:rPr>
  </w:style>
  <w:style w:type="character" w:customStyle="1" w:styleId="SubtitleChar">
    <w:name w:val="Subtitle Char"/>
    <w:link w:val="Subtitle"/>
    <w:uiPriority w:val="11"/>
    <w:rsid w:val="000C54EF"/>
    <w:rPr>
      <w:rFonts w:eastAsia="Times New Roman" w:cs="Angsana New"/>
      <w:iCs/>
      <w:color w:val="1F497D"/>
      <w:sz w:val="40"/>
      <w:szCs w:val="24"/>
      <w:lang w:bidi="hi-IN"/>
    </w:rPr>
  </w:style>
  <w:style w:type="table" w:styleId="TableGrid">
    <w:name w:val="Table Grid"/>
    <w:basedOn w:val="TableNormal"/>
    <w:uiPriority w:val="59"/>
    <w:rsid w:val="00A04A0E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Default">
    <w:name w:val="Default"/>
    <w:rsid w:val="0025750F"/>
    <w:pPr>
      <w:autoSpaceDE w:val="0"/>
      <w:autoSpaceDN w:val="0"/>
      <w:adjustRightInd w:val="0"/>
    </w:pPr>
    <w:rPr>
      <w:rFonts w:ascii="Angsana New" w:hAnsi="Angsana New" w:cs="Angsana New"/>
      <w:color w:val="000000"/>
      <w:sz w:val="24"/>
      <w:szCs w:val="24"/>
    </w:rPr>
  </w:style>
  <w:style w:type="character" w:customStyle="1" w:styleId="apple-converted-space">
    <w:name w:val="apple-converted-space"/>
    <w:basedOn w:val="DefaultParagraphFont"/>
    <w:rsid w:val="000A286B"/>
  </w:style>
  <w:style w:type="paragraph" w:customStyle="1" w:styleId="a">
    <w:name w:val="...."/>
    <w:basedOn w:val="Default"/>
    <w:next w:val="Default"/>
    <w:uiPriority w:val="99"/>
    <w:rsid w:val="00500002"/>
    <w:rPr>
      <w:color w:val="auto"/>
    </w:rPr>
  </w:style>
  <w:style w:type="paragraph" w:customStyle="1" w:styleId="Heading41">
    <w:name w:val="Heading 41"/>
    <w:basedOn w:val="Normal"/>
    <w:next w:val="Normal"/>
    <w:uiPriority w:val="99"/>
    <w:rsid w:val="00500002"/>
    <w:pPr>
      <w:autoSpaceDE w:val="0"/>
      <w:autoSpaceDN w:val="0"/>
      <w:adjustRightInd w:val="0"/>
    </w:pPr>
    <w:rPr>
      <w:rFonts w:ascii="Cordia New" w:hAnsi="Cordia New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83ACA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83ACA"/>
  </w:style>
  <w:style w:type="paragraph" w:styleId="HTMLPreformatted">
    <w:name w:val="HTML Preformatted"/>
    <w:basedOn w:val="Normal"/>
    <w:link w:val="HTMLPreformattedChar"/>
    <w:uiPriority w:val="99"/>
    <w:unhideWhenUsed/>
    <w:rsid w:val="004B659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ngsana New" w:eastAsia="Times New Roman" w:hAnsi="Angsana New" w:cs="Angsana New"/>
      <w:sz w:val="28"/>
      <w:szCs w:val="20"/>
    </w:rPr>
  </w:style>
  <w:style w:type="character" w:customStyle="1" w:styleId="HTMLPreformattedChar">
    <w:name w:val="HTML Preformatted Char"/>
    <w:link w:val="HTMLPreformatted"/>
    <w:uiPriority w:val="99"/>
    <w:rsid w:val="004B6595"/>
    <w:rPr>
      <w:rFonts w:ascii="Angsana New" w:eastAsia="Times New Roman" w:hAnsi="Angsana New" w:cs="Angsana New"/>
      <w:sz w:val="28"/>
    </w:rPr>
  </w:style>
  <w:style w:type="character" w:customStyle="1" w:styleId="apple-style-span">
    <w:name w:val="apple-style-span"/>
    <w:basedOn w:val="DefaultParagraphFont"/>
    <w:rsid w:val="005E4D52"/>
  </w:style>
  <w:style w:type="character" w:customStyle="1" w:styleId="s1">
    <w:name w:val="s1"/>
    <w:rsid w:val="007A1E56"/>
    <w:rPr>
      <w:rFonts w:ascii="TH Sarabun New" w:hAnsi="TH Sarabun New"/>
      <w:b/>
      <w:sz w:val="36"/>
    </w:rPr>
  </w:style>
  <w:style w:type="character" w:customStyle="1" w:styleId="A2">
    <w:name w:val="A2"/>
    <w:uiPriority w:val="99"/>
    <w:rsid w:val="005E4D52"/>
    <w:rPr>
      <w:color w:val="000000"/>
      <w:sz w:val="30"/>
      <w:szCs w:val="30"/>
    </w:rPr>
  </w:style>
  <w:style w:type="character" w:customStyle="1" w:styleId="A0">
    <w:name w:val="A0"/>
    <w:uiPriority w:val="99"/>
    <w:rsid w:val="005E4D52"/>
    <w:rPr>
      <w:color w:val="000000"/>
    </w:rPr>
  </w:style>
  <w:style w:type="character" w:customStyle="1" w:styleId="A1">
    <w:name w:val="A1"/>
    <w:uiPriority w:val="99"/>
    <w:rsid w:val="005E4D52"/>
    <w:rPr>
      <w:b/>
      <w:bCs/>
      <w:color w:val="000000"/>
      <w:sz w:val="36"/>
      <w:szCs w:val="36"/>
    </w:rPr>
  </w:style>
  <w:style w:type="character" w:customStyle="1" w:styleId="A5">
    <w:name w:val="A5"/>
    <w:uiPriority w:val="99"/>
    <w:rsid w:val="00502624"/>
    <w:rPr>
      <w:color w:val="000000"/>
      <w:sz w:val="16"/>
      <w:szCs w:val="16"/>
    </w:rPr>
  </w:style>
  <w:style w:type="paragraph" w:customStyle="1" w:styleId="Pa0">
    <w:name w:val="Pa0"/>
    <w:basedOn w:val="Default"/>
    <w:next w:val="Default"/>
    <w:uiPriority w:val="99"/>
    <w:rsid w:val="00502624"/>
    <w:pPr>
      <w:spacing w:line="321" w:lineRule="atLeast"/>
    </w:pPr>
    <w:rPr>
      <w:rFonts w:ascii="Dillenia New" w:hAnsi="Dillenia New" w:cs="Dillenia New"/>
      <w:color w:val="auto"/>
    </w:rPr>
  </w:style>
  <w:style w:type="character" w:customStyle="1" w:styleId="A24">
    <w:name w:val="A24"/>
    <w:uiPriority w:val="99"/>
    <w:rsid w:val="00502624"/>
    <w:rPr>
      <w:rFonts w:ascii="PSL Display Pro (ฐ5@-*A-% 4*@ฐ"/>
      <w:color w:val="000000"/>
      <w:sz w:val="14"/>
      <w:szCs w:val="14"/>
    </w:rPr>
  </w:style>
  <w:style w:type="paragraph" w:styleId="NoSpacing">
    <w:name w:val="No Spacing"/>
    <w:link w:val="NoSpacingChar"/>
    <w:uiPriority w:val="1"/>
    <w:qFormat/>
    <w:rsid w:val="000C54EF"/>
    <w:rPr>
      <w:sz w:val="22"/>
      <w:szCs w:val="22"/>
    </w:rPr>
  </w:style>
  <w:style w:type="character" w:styleId="Strong">
    <w:name w:val="Strong"/>
    <w:uiPriority w:val="22"/>
    <w:qFormat/>
    <w:rsid w:val="000C54EF"/>
    <w:rPr>
      <w:b w:val="0"/>
      <w:bCs/>
      <w:i/>
      <w:color w:val="1F497D"/>
    </w:rPr>
  </w:style>
  <w:style w:type="character" w:customStyle="1" w:styleId="shorttext">
    <w:name w:val="short_text"/>
    <w:basedOn w:val="DefaultParagraphFont"/>
    <w:rsid w:val="00A06FFC"/>
  </w:style>
  <w:style w:type="table" w:customStyle="1" w:styleId="1">
    <w:name w:val="เส้นตาราง1"/>
    <w:basedOn w:val="TableNormal"/>
    <w:next w:val="TableGrid"/>
    <w:uiPriority w:val="59"/>
    <w:rsid w:val="003F329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rsid w:val="000C54EF"/>
    <w:rPr>
      <w:b/>
      <w:i/>
      <w:iCs/>
    </w:rPr>
  </w:style>
  <w:style w:type="character" w:styleId="FollowedHyperlink">
    <w:name w:val="FollowedHyperlink"/>
    <w:uiPriority w:val="99"/>
    <w:semiHidden/>
    <w:unhideWhenUsed/>
    <w:rsid w:val="00815DC4"/>
    <w:rPr>
      <w:color w:val="800080"/>
      <w:u w:val="single"/>
    </w:rPr>
  </w:style>
  <w:style w:type="character" w:customStyle="1" w:styleId="NoSpacingChar">
    <w:name w:val="No Spacing Char"/>
    <w:link w:val="NoSpacing"/>
    <w:uiPriority w:val="1"/>
    <w:rsid w:val="000C54EF"/>
    <w:rPr>
      <w:sz w:val="22"/>
      <w:szCs w:val="22"/>
      <w:lang w:val="en-US" w:eastAsia="en-US" w:bidi="th-TH"/>
    </w:rPr>
  </w:style>
  <w:style w:type="character" w:customStyle="1" w:styleId="Heading3Char">
    <w:name w:val="Heading 3 Char"/>
    <w:aliases w:val="บทคัดย่อ Char"/>
    <w:link w:val="Heading3"/>
    <w:uiPriority w:val="9"/>
    <w:rsid w:val="00B10818"/>
    <w:rPr>
      <w:rFonts w:ascii="Cambria" w:eastAsia="Times New Roman" w:hAnsi="Cambria" w:cs="TH Sarabun New"/>
      <w:bCs/>
      <w:spacing w:val="14"/>
      <w:sz w:val="24"/>
      <w:szCs w:val="32"/>
    </w:rPr>
  </w:style>
  <w:style w:type="character" w:customStyle="1" w:styleId="Heading5Char">
    <w:name w:val="Heading 5 Char"/>
    <w:link w:val="Heading5"/>
    <w:uiPriority w:val="9"/>
    <w:semiHidden/>
    <w:rsid w:val="000C54EF"/>
    <w:rPr>
      <w:rFonts w:ascii="Cambria" w:eastAsia="Times New Roman" w:hAnsi="Cambria" w:cs="Angsana New"/>
      <w:color w:val="000000"/>
    </w:rPr>
  </w:style>
  <w:style w:type="character" w:customStyle="1" w:styleId="ListParagraphChar">
    <w:name w:val="List Paragraph Char"/>
    <w:link w:val="ListParagraph"/>
    <w:uiPriority w:val="34"/>
    <w:rsid w:val="00F129B7"/>
    <w:rPr>
      <w:color w:val="1F497D"/>
      <w:sz w:val="21"/>
    </w:rPr>
  </w:style>
  <w:style w:type="paragraph" w:customStyle="1" w:styleId="PersonalName">
    <w:name w:val="Personal Name"/>
    <w:basedOn w:val="Title"/>
    <w:qFormat/>
    <w:rsid w:val="000C54EF"/>
    <w:rPr>
      <w:b/>
      <w:caps/>
      <w:color w:val="000000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0C54EF"/>
    <w:pPr>
      <w:spacing w:after="120"/>
      <w:contextualSpacing/>
    </w:pPr>
    <w:rPr>
      <w:rFonts w:ascii="Cambria" w:eastAsia="Times New Roman" w:hAnsi="Cambria" w:cs="Angsana New"/>
      <w:color w:val="1F497D"/>
      <w:spacing w:val="30"/>
      <w:kern w:val="28"/>
      <w:sz w:val="96"/>
      <w:szCs w:val="52"/>
    </w:rPr>
  </w:style>
  <w:style w:type="character" w:customStyle="1" w:styleId="TitleChar">
    <w:name w:val="Title Char"/>
    <w:link w:val="Title"/>
    <w:uiPriority w:val="10"/>
    <w:rsid w:val="000C54EF"/>
    <w:rPr>
      <w:rFonts w:ascii="Cambria" w:eastAsia="Times New Roman" w:hAnsi="Cambria" w:cs="Angsana New"/>
      <w:color w:val="1F497D"/>
      <w:spacing w:val="30"/>
      <w:kern w:val="28"/>
      <w:sz w:val="96"/>
      <w:szCs w:val="52"/>
    </w:rPr>
  </w:style>
  <w:style w:type="character" w:customStyle="1" w:styleId="Heading4Char">
    <w:name w:val="Heading 4 Char"/>
    <w:aliases w:val="คำสำคัญ Char"/>
    <w:link w:val="Heading4"/>
    <w:uiPriority w:val="9"/>
    <w:rsid w:val="009D61F2"/>
    <w:rPr>
      <w:rFonts w:eastAsia="Times New Roman" w:cs="TH Sarabun New"/>
      <w:b/>
      <w:i/>
      <w:color w:val="000000"/>
      <w:sz w:val="24"/>
      <w:szCs w:val="28"/>
    </w:rPr>
  </w:style>
  <w:style w:type="character" w:customStyle="1" w:styleId="Heading6Char">
    <w:name w:val="Heading 6 Char"/>
    <w:link w:val="Heading6"/>
    <w:uiPriority w:val="9"/>
    <w:semiHidden/>
    <w:rsid w:val="000C54EF"/>
    <w:rPr>
      <w:rFonts w:ascii="Cambria" w:eastAsia="Times New Roman" w:hAnsi="Cambria" w:cs="Angsana New"/>
      <w:iCs/>
      <w:color w:val="4F81BD"/>
    </w:rPr>
  </w:style>
  <w:style w:type="character" w:customStyle="1" w:styleId="Heading7Char">
    <w:name w:val="Heading 7 Char"/>
    <w:link w:val="Heading7"/>
    <w:uiPriority w:val="9"/>
    <w:semiHidden/>
    <w:rsid w:val="000C54EF"/>
    <w:rPr>
      <w:rFonts w:ascii="Cambria" w:eastAsia="Times New Roman" w:hAnsi="Cambria" w:cs="Angsana New"/>
      <w:i/>
      <w:iCs/>
      <w:color w:val="000000"/>
    </w:rPr>
  </w:style>
  <w:style w:type="character" w:customStyle="1" w:styleId="Heading8Char">
    <w:name w:val="Heading 8 Char"/>
    <w:link w:val="Heading8"/>
    <w:uiPriority w:val="9"/>
    <w:semiHidden/>
    <w:rsid w:val="000C54EF"/>
    <w:rPr>
      <w:rFonts w:ascii="Cambria" w:eastAsia="Times New Roman" w:hAnsi="Cambria" w:cs="Angsana New"/>
      <w:color w:val="000000"/>
      <w:sz w:val="20"/>
      <w:szCs w:val="20"/>
    </w:rPr>
  </w:style>
  <w:style w:type="character" w:customStyle="1" w:styleId="Heading9Char">
    <w:name w:val="Heading 9 Char"/>
    <w:link w:val="Heading9"/>
    <w:uiPriority w:val="9"/>
    <w:semiHidden/>
    <w:rsid w:val="000C54EF"/>
    <w:rPr>
      <w:rFonts w:ascii="Cambria" w:eastAsia="Times New Roman" w:hAnsi="Cambria" w:cs="Angsana New"/>
      <w:i/>
      <w:iCs/>
      <w:color w:val="00000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0C54EF"/>
    <w:rPr>
      <w:rFonts w:ascii="Cambria" w:eastAsia="Times New Roman" w:hAnsi="Cambria"/>
      <w:bCs/>
      <w:smallCaps/>
      <w:color w:val="1F497D"/>
      <w:spacing w:val="6"/>
      <w:sz w:val="22"/>
      <w:szCs w:val="18"/>
      <w:lang w:bidi="hi-IN"/>
    </w:rPr>
  </w:style>
  <w:style w:type="paragraph" w:styleId="Quote">
    <w:name w:val="Quote"/>
    <w:basedOn w:val="Normal"/>
    <w:next w:val="Normal"/>
    <w:link w:val="QuoteChar"/>
    <w:uiPriority w:val="29"/>
    <w:qFormat/>
    <w:rsid w:val="000C54EF"/>
    <w:pPr>
      <w:spacing w:line="360" w:lineRule="auto"/>
      <w:jc w:val="center"/>
    </w:pPr>
    <w:rPr>
      <w:rFonts w:eastAsia="Times New Roman"/>
      <w:b/>
      <w:i/>
      <w:iCs/>
      <w:color w:val="4F81BD"/>
      <w:sz w:val="26"/>
      <w:szCs w:val="20"/>
      <w:lang w:bidi="hi-IN"/>
    </w:rPr>
  </w:style>
  <w:style w:type="character" w:customStyle="1" w:styleId="QuoteChar">
    <w:name w:val="Quote Char"/>
    <w:link w:val="Quote"/>
    <w:uiPriority w:val="29"/>
    <w:rsid w:val="000C54EF"/>
    <w:rPr>
      <w:rFonts w:eastAsia="Times New Roman"/>
      <w:b/>
      <w:i/>
      <w:iCs/>
      <w:color w:val="4F81BD"/>
      <w:sz w:val="26"/>
      <w:lang w:bidi="hi-IN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C54EF"/>
    <w:pPr>
      <w:pBdr>
        <w:top w:val="single" w:sz="36" w:space="8" w:color="4F81BD"/>
        <w:left w:val="single" w:sz="36" w:space="8" w:color="4F81BD"/>
        <w:bottom w:val="single" w:sz="36" w:space="8" w:color="4F81BD"/>
        <w:right w:val="single" w:sz="36" w:space="8" w:color="4F81BD"/>
      </w:pBdr>
      <w:shd w:val="clear" w:color="auto" w:fill="4F81BD"/>
      <w:spacing w:before="200" w:after="200" w:line="360" w:lineRule="auto"/>
      <w:ind w:left="259" w:right="259"/>
      <w:jc w:val="center"/>
    </w:pPr>
    <w:rPr>
      <w:rFonts w:ascii="Cambria" w:eastAsia="Times New Roman" w:hAnsi="Cambria"/>
      <w:bCs/>
      <w:iCs/>
      <w:color w:val="FFFFFF"/>
      <w:sz w:val="28"/>
      <w:szCs w:val="20"/>
      <w:lang w:bidi="hi-IN"/>
    </w:rPr>
  </w:style>
  <w:style w:type="character" w:customStyle="1" w:styleId="IntenseQuoteChar">
    <w:name w:val="Intense Quote Char"/>
    <w:link w:val="IntenseQuote"/>
    <w:uiPriority w:val="30"/>
    <w:rsid w:val="000C54EF"/>
    <w:rPr>
      <w:rFonts w:ascii="Cambria" w:eastAsia="Times New Roman" w:hAnsi="Cambria"/>
      <w:bCs/>
      <w:iCs/>
      <w:color w:val="FFFFFF"/>
      <w:sz w:val="28"/>
      <w:shd w:val="clear" w:color="auto" w:fill="4F81BD"/>
      <w:lang w:bidi="hi-IN"/>
    </w:rPr>
  </w:style>
  <w:style w:type="character" w:styleId="SubtleEmphasis">
    <w:name w:val="Subtle Emphasis"/>
    <w:uiPriority w:val="19"/>
    <w:qFormat/>
    <w:rsid w:val="000C54EF"/>
    <w:rPr>
      <w:i/>
      <w:iCs/>
      <w:color w:val="000000"/>
    </w:rPr>
  </w:style>
  <w:style w:type="character" w:styleId="IntenseEmphasis">
    <w:name w:val="Intense Emphasis"/>
    <w:uiPriority w:val="21"/>
    <w:qFormat/>
    <w:rsid w:val="000C54EF"/>
    <w:rPr>
      <w:b/>
      <w:bCs/>
      <w:i/>
      <w:iCs/>
      <w:color w:val="4F81BD"/>
    </w:rPr>
  </w:style>
  <w:style w:type="character" w:styleId="SubtleReference">
    <w:name w:val="Subtle Reference"/>
    <w:uiPriority w:val="31"/>
    <w:qFormat/>
    <w:rsid w:val="000C54EF"/>
    <w:rPr>
      <w:smallCaps/>
      <w:color w:val="000000"/>
      <w:u w:val="single"/>
    </w:rPr>
  </w:style>
  <w:style w:type="character" w:styleId="IntenseReference">
    <w:name w:val="Intense Reference"/>
    <w:uiPriority w:val="32"/>
    <w:qFormat/>
    <w:rsid w:val="000C54EF"/>
    <w:rPr>
      <w:b w:val="0"/>
      <w:bCs/>
      <w:smallCaps/>
      <w:color w:val="4F81BD"/>
      <w:spacing w:val="5"/>
      <w:u w:val="single"/>
    </w:rPr>
  </w:style>
  <w:style w:type="character" w:styleId="BookTitle">
    <w:name w:val="Book Title"/>
    <w:uiPriority w:val="33"/>
    <w:qFormat/>
    <w:rsid w:val="000C54EF"/>
    <w:rPr>
      <w:b/>
      <w:bCs/>
      <w:caps/>
      <w:smallCaps w:val="0"/>
      <w:color w:val="1F497D"/>
      <w:spacing w:val="10"/>
    </w:rPr>
  </w:style>
  <w:style w:type="paragraph" w:customStyle="1" w:styleId="DecimalAligned">
    <w:name w:val="Decimal Aligned"/>
    <w:basedOn w:val="Normal"/>
    <w:uiPriority w:val="40"/>
    <w:qFormat/>
    <w:rsid w:val="00F7718E"/>
    <w:pPr>
      <w:tabs>
        <w:tab w:val="decimal" w:pos="360"/>
      </w:tabs>
      <w:spacing w:after="200" w:line="276" w:lineRule="auto"/>
    </w:pPr>
    <w:rPr>
      <w:rFonts w:eastAsia="Times New Roman"/>
      <w:sz w:val="22"/>
      <w:szCs w:val="28"/>
    </w:rPr>
  </w:style>
  <w:style w:type="table" w:customStyle="1" w:styleId="LightShading-Accent11">
    <w:name w:val="Light Shading - Accent 11"/>
    <w:basedOn w:val="TableNormal"/>
    <w:uiPriority w:val="60"/>
    <w:rsid w:val="00F7718E"/>
    <w:rPr>
      <w:rFonts w:eastAsia="Times New Roman"/>
      <w:color w:val="365F91"/>
      <w:sz w:val="22"/>
      <w:szCs w:val="28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szCs w:val="22"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  <w:szCs w:val="22"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  <w:szCs w:val="22"/>
      </w:rPr>
    </w:tblStylePr>
    <w:tblStylePr w:type="lastCol">
      <w:rPr>
        <w:b/>
        <w:bCs/>
        <w:szCs w:val="22"/>
      </w:rPr>
    </w:tblStylePr>
    <w:tblStylePr w:type="band1Vert">
      <w:rPr>
        <w:szCs w:val="22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2Vert">
      <w:rPr>
        <w:szCs w:val="22"/>
      </w:rPr>
    </w:tblStylePr>
    <w:tblStylePr w:type="band1Horz">
      <w:rPr>
        <w:szCs w:val="22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2Horz">
      <w:rPr>
        <w:szCs w:val="22"/>
      </w:rPr>
    </w:tblStylePr>
    <w:tblStylePr w:type="neCell">
      <w:rPr>
        <w:szCs w:val="22"/>
      </w:rPr>
    </w:tblStylePr>
    <w:tblStylePr w:type="nwCell">
      <w:rPr>
        <w:szCs w:val="22"/>
      </w:rPr>
    </w:tblStylePr>
    <w:tblStylePr w:type="seCell">
      <w:rPr>
        <w:szCs w:val="22"/>
      </w:rPr>
    </w:tblStylePr>
    <w:tblStylePr w:type="swCell">
      <w:rPr>
        <w:szCs w:val="22"/>
      </w:rPr>
    </w:tblStylePr>
  </w:style>
  <w:style w:type="table" w:customStyle="1" w:styleId="-11">
    <w:name w:val="แรเงาอ่อน - เน้น 11"/>
    <w:basedOn w:val="TableNormal"/>
    <w:uiPriority w:val="60"/>
    <w:rsid w:val="00417924"/>
    <w:rPr>
      <w:rFonts w:eastAsia="Times New Roman"/>
      <w:color w:val="365F91"/>
      <w:sz w:val="22"/>
      <w:szCs w:val="28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szCs w:val="22"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  <w:szCs w:val="22"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  <w:szCs w:val="22"/>
      </w:rPr>
    </w:tblStylePr>
    <w:tblStylePr w:type="lastCol">
      <w:rPr>
        <w:b/>
        <w:bCs/>
        <w:szCs w:val="22"/>
      </w:rPr>
    </w:tblStylePr>
    <w:tblStylePr w:type="band1Vert">
      <w:rPr>
        <w:szCs w:val="22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2Vert">
      <w:rPr>
        <w:szCs w:val="22"/>
      </w:rPr>
    </w:tblStylePr>
    <w:tblStylePr w:type="band1Horz">
      <w:rPr>
        <w:szCs w:val="22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2Horz">
      <w:rPr>
        <w:szCs w:val="22"/>
      </w:rPr>
    </w:tblStylePr>
    <w:tblStylePr w:type="neCell">
      <w:rPr>
        <w:szCs w:val="22"/>
      </w:rPr>
    </w:tblStylePr>
    <w:tblStylePr w:type="nwCell">
      <w:rPr>
        <w:szCs w:val="22"/>
      </w:rPr>
    </w:tblStylePr>
    <w:tblStylePr w:type="seCell">
      <w:rPr>
        <w:szCs w:val="22"/>
      </w:rPr>
    </w:tblStylePr>
    <w:tblStylePr w:type="swCell">
      <w:rPr>
        <w:szCs w:val="22"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3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7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945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7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714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65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131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8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5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93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09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254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64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7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0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077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208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5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8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180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22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4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4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80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98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02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62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6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9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3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17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57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9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52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1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4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96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05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5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2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76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522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77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18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75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97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44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9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34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Sirada2511@gmail.com" TargetMode="Externa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พรจ39</b:Tag>
    <b:SourceType>Book</b:SourceType>
    <b:Guid>{A1865F6A-AC36-4546-913F-FC313AC6CF45}</b:Guid>
    <b:LCID>th-TH</b:LCID>
    <b:Title>มาตรฐานการพยาบาลเชิงโครงสร้าง</b:Title>
    <b:Year>2539</b:Year>
    <b:City>กรุงเทพฯ</b:City>
    <b:Publisher>เจ.เอส.การพิมพ์</b:Publisher>
    <b:Author>
      <b:Author>
        <b:NameList>
          <b:Person>
            <b:Last>พรจันทร์ สุวรรณชาติ</b:Last>
          </b:Person>
        </b:NameList>
      </b:Author>
    </b:Author>
    <b:RefOrder>1</b:RefOrder>
  </b:Source>
  <b:Source>
    <b:Tag>ราช551</b:Tag>
    <b:SourceType>Book</b:SourceType>
    <b:Guid>{DD159243-9E79-40BA-A30B-B68DCAB8996F}</b:Guid>
    <b:LCID>th-TH</b:LCID>
    <b:Title>ศัพท์นิติศาสตร์ ฉบับราชบัณฑิตยสถาน</b:Title>
    <b:Year>2555</b:Year>
    <b:City>กรุงเทพฯ</b:City>
    <b:Publisher>อรุนการพิมพ์</b:Publisher>
    <b:Author>
      <b:Author>
        <b:NameList>
          <b:Person>
            <b:Last>ราชบัณฑิตยสถาน</b:Last>
          </b:Person>
        </b:NameList>
      </b:Author>
    </b:Author>
    <b:Edition>7 แก้ไขเพิ่มเติม</b:Edition>
    <b:RefOrder>2</b:RefOrder>
  </b:Source>
</b:Sources>
</file>

<file path=customXml/itemProps1.xml><?xml version="1.0" encoding="utf-8"?>
<ds:datastoreItem xmlns:ds="http://schemas.openxmlformats.org/officeDocument/2006/customXml" ds:itemID="{3750D374-8A54-4B2B-B049-33864B1DAE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4</Pages>
  <Words>992</Words>
  <Characters>5658</Characters>
  <Application>Microsoft Office Word</Application>
  <DocSecurity>0</DocSecurity>
  <Lines>47</Lines>
  <Paragraphs>13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P00</Company>
  <LinksUpToDate>false</LinksUpToDate>
  <CharactersWithSpaces>6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00</dc:creator>
  <cp:lastModifiedBy>napattida phromdeerach</cp:lastModifiedBy>
  <cp:revision>103</cp:revision>
  <cp:lastPrinted>2019-06-22T04:28:00Z</cp:lastPrinted>
  <dcterms:created xsi:type="dcterms:W3CDTF">2021-03-25T18:49:00Z</dcterms:created>
  <dcterms:modified xsi:type="dcterms:W3CDTF">2023-05-16T08:13:00Z</dcterms:modified>
</cp:coreProperties>
</file>